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2B34" w:rsidRPr="00C40D1F" w:rsidRDefault="00B42B34" w:rsidP="00C40D1F">
      <w:pPr>
        <w:spacing w:line="360" w:lineRule="auto"/>
        <w:rPr>
          <w:szCs w:val="24"/>
        </w:rPr>
      </w:pPr>
      <w:r w:rsidRPr="00C40D1F">
        <w:rPr>
          <w:noProof/>
          <w:szCs w:val="24"/>
        </w:rPr>
        <w:drawing>
          <wp:inline distT="0" distB="0" distL="0" distR="0" wp14:anchorId="1763D1DF" wp14:editId="6B771DB1">
            <wp:extent cx="5734050" cy="2876550"/>
            <wp:effectExtent l="0" t="0" r="0" b="0"/>
            <wp:docPr id="5" name="Picture 5" descr="https://fbcdn-sphotos-h-a.akamaihd.net/hphotos-ak-ash4/488326_10151137766319621_80927852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fbcdn-sphotos-h-a.akamaihd.net/hphotos-ak-ash4/488326_10151137766319621_809278524_n.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4050" cy="2876550"/>
                    </a:xfrm>
                    <a:prstGeom prst="rect">
                      <a:avLst/>
                    </a:prstGeom>
                    <a:noFill/>
                    <a:ln>
                      <a:noFill/>
                    </a:ln>
                  </pic:spPr>
                </pic:pic>
              </a:graphicData>
            </a:graphic>
          </wp:inline>
        </w:drawing>
      </w:r>
    </w:p>
    <w:p w:rsidR="00B42B34" w:rsidRPr="00C40D1F" w:rsidRDefault="00B42B34" w:rsidP="00C40D1F">
      <w:pPr>
        <w:spacing w:line="360" w:lineRule="auto"/>
        <w:rPr>
          <w:szCs w:val="24"/>
        </w:rPr>
      </w:pPr>
    </w:p>
    <w:p w:rsidR="00B42B34" w:rsidRPr="00C40D1F" w:rsidRDefault="00B42B34" w:rsidP="00C40D1F">
      <w:pPr>
        <w:spacing w:line="360" w:lineRule="auto"/>
        <w:jc w:val="center"/>
        <w:rPr>
          <w:b/>
          <w:sz w:val="52"/>
          <w:szCs w:val="24"/>
        </w:rPr>
      </w:pPr>
      <w:r w:rsidRPr="00C40D1F">
        <w:rPr>
          <w:b/>
          <w:sz w:val="52"/>
          <w:szCs w:val="24"/>
        </w:rPr>
        <w:t>COMP1108/COMP1181 – Project</w:t>
      </w:r>
    </w:p>
    <w:p w:rsidR="00B42B34" w:rsidRPr="00C40D1F" w:rsidRDefault="00B42B34" w:rsidP="00C40D1F">
      <w:pPr>
        <w:spacing w:line="360" w:lineRule="auto"/>
        <w:jc w:val="center"/>
        <w:rPr>
          <w:b/>
          <w:sz w:val="52"/>
          <w:szCs w:val="24"/>
        </w:rPr>
      </w:pPr>
      <w:r w:rsidRPr="00C40D1F">
        <w:rPr>
          <w:b/>
          <w:sz w:val="52"/>
          <w:szCs w:val="24"/>
        </w:rPr>
        <w:t>Final Year Project Proposal</w:t>
      </w:r>
    </w:p>
    <w:p w:rsidR="00B42B34" w:rsidRPr="00C40D1F" w:rsidRDefault="00B42B34" w:rsidP="00C40D1F">
      <w:pPr>
        <w:spacing w:line="360" w:lineRule="auto"/>
        <w:jc w:val="center"/>
        <w:rPr>
          <w:b/>
          <w:sz w:val="52"/>
          <w:szCs w:val="24"/>
        </w:rPr>
      </w:pPr>
      <w:proofErr w:type="gramStart"/>
      <w:r w:rsidRPr="00C40D1F">
        <w:rPr>
          <w:b/>
          <w:sz w:val="52"/>
          <w:szCs w:val="24"/>
        </w:rPr>
        <w:t>Title :</w:t>
      </w:r>
      <w:proofErr w:type="gramEnd"/>
      <w:r w:rsidRPr="00C40D1F">
        <w:rPr>
          <w:b/>
          <w:sz w:val="52"/>
          <w:szCs w:val="24"/>
        </w:rPr>
        <w:t xml:space="preserve"> Movie Rental Website</w:t>
      </w:r>
    </w:p>
    <w:p w:rsidR="00B42B34" w:rsidRPr="00C40D1F" w:rsidRDefault="00B42B34" w:rsidP="00C40D1F">
      <w:pPr>
        <w:spacing w:line="360" w:lineRule="auto"/>
        <w:jc w:val="center"/>
        <w:rPr>
          <w:sz w:val="52"/>
          <w:szCs w:val="52"/>
        </w:rPr>
      </w:pPr>
      <w:r w:rsidRPr="00C40D1F">
        <w:rPr>
          <w:b/>
          <w:sz w:val="52"/>
          <w:szCs w:val="52"/>
        </w:rPr>
        <w:t>Supervisor:</w:t>
      </w:r>
      <w:r w:rsidRPr="00C40D1F">
        <w:rPr>
          <w:sz w:val="52"/>
          <w:szCs w:val="52"/>
        </w:rPr>
        <w:t xml:space="preserve"> Kelvin</w:t>
      </w:r>
    </w:p>
    <w:p w:rsidR="00B42B34" w:rsidRPr="00C40D1F" w:rsidRDefault="00B42B34" w:rsidP="00C40D1F">
      <w:pPr>
        <w:spacing w:line="360" w:lineRule="auto"/>
        <w:rPr>
          <w:sz w:val="36"/>
          <w:szCs w:val="24"/>
        </w:rPr>
      </w:pPr>
    </w:p>
    <w:p w:rsidR="00B42B34" w:rsidRPr="00C40D1F" w:rsidRDefault="00B42B34" w:rsidP="00C40D1F">
      <w:pPr>
        <w:spacing w:line="360" w:lineRule="auto"/>
        <w:jc w:val="center"/>
        <w:rPr>
          <w:sz w:val="48"/>
          <w:szCs w:val="48"/>
        </w:rPr>
      </w:pPr>
      <w:r w:rsidRPr="00C40D1F">
        <w:rPr>
          <w:b/>
          <w:sz w:val="48"/>
          <w:szCs w:val="48"/>
        </w:rPr>
        <w:t>Student Name:</w:t>
      </w:r>
      <w:r w:rsidRPr="00C40D1F">
        <w:rPr>
          <w:sz w:val="48"/>
          <w:szCs w:val="48"/>
        </w:rPr>
        <w:t xml:space="preserve"> Lim Wan </w:t>
      </w:r>
      <w:proofErr w:type="spellStart"/>
      <w:r w:rsidRPr="00C40D1F">
        <w:rPr>
          <w:sz w:val="48"/>
          <w:szCs w:val="48"/>
        </w:rPr>
        <w:t>Choon</w:t>
      </w:r>
      <w:proofErr w:type="spellEnd"/>
    </w:p>
    <w:p w:rsidR="00B42B34" w:rsidRPr="00C40D1F" w:rsidRDefault="00B42B34" w:rsidP="00C40D1F">
      <w:pPr>
        <w:spacing w:line="360" w:lineRule="auto"/>
        <w:jc w:val="center"/>
        <w:rPr>
          <w:sz w:val="48"/>
          <w:szCs w:val="48"/>
        </w:rPr>
      </w:pPr>
      <w:r w:rsidRPr="00C40D1F">
        <w:rPr>
          <w:b/>
          <w:sz w:val="48"/>
          <w:szCs w:val="48"/>
        </w:rPr>
        <w:t>Student ID:</w:t>
      </w:r>
      <w:r w:rsidRPr="00C40D1F">
        <w:rPr>
          <w:sz w:val="48"/>
          <w:szCs w:val="48"/>
        </w:rPr>
        <w:t xml:space="preserve"> </w:t>
      </w:r>
      <w:r w:rsidRPr="00C40D1F">
        <w:rPr>
          <w:b/>
          <w:bCs/>
          <w:sz w:val="48"/>
          <w:szCs w:val="48"/>
        </w:rPr>
        <w:t>001045196</w:t>
      </w:r>
    </w:p>
    <w:p w:rsidR="00B42B34" w:rsidRPr="00C40D1F" w:rsidRDefault="00B42B34" w:rsidP="00C40D1F">
      <w:pPr>
        <w:spacing w:line="360" w:lineRule="auto"/>
        <w:jc w:val="center"/>
        <w:rPr>
          <w:sz w:val="48"/>
          <w:szCs w:val="48"/>
        </w:rPr>
      </w:pPr>
      <w:r w:rsidRPr="00C40D1F">
        <w:rPr>
          <w:b/>
          <w:sz w:val="48"/>
          <w:szCs w:val="48"/>
        </w:rPr>
        <w:t>Student Email:</w:t>
      </w:r>
      <w:r w:rsidRPr="00C40D1F">
        <w:rPr>
          <w:sz w:val="48"/>
          <w:szCs w:val="48"/>
        </w:rPr>
        <w:t xml:space="preserve"> limwc1998@gmail.com</w:t>
      </w:r>
    </w:p>
    <w:bookmarkStart w:id="0" w:name="_GoBack" w:displacedByCustomXml="next"/>
    <w:bookmarkEnd w:id="0" w:displacedByCustomXml="next"/>
    <w:sdt>
      <w:sdtPr>
        <w:rPr>
          <w:rFonts w:ascii="Times New Roman" w:eastAsiaTheme="minorEastAsia" w:hAnsi="Times New Roman" w:cs="Times New Roman"/>
          <w:color w:val="auto"/>
          <w:sz w:val="24"/>
          <w:szCs w:val="22"/>
          <w:lang w:eastAsia="zh-CN"/>
        </w:rPr>
        <w:id w:val="-463193978"/>
        <w:docPartObj>
          <w:docPartGallery w:val="Table of Contents"/>
          <w:docPartUnique/>
        </w:docPartObj>
      </w:sdtPr>
      <w:sdtEndPr>
        <w:rPr>
          <w:b/>
          <w:bCs/>
          <w:noProof/>
        </w:rPr>
      </w:sdtEndPr>
      <w:sdtContent>
        <w:p w:rsidR="005B2EBF" w:rsidRPr="00C40D1F" w:rsidRDefault="005B2EBF" w:rsidP="00C40D1F">
          <w:pPr>
            <w:pStyle w:val="TOCHeading"/>
            <w:spacing w:line="360" w:lineRule="auto"/>
            <w:rPr>
              <w:rFonts w:ascii="Times New Roman" w:hAnsi="Times New Roman" w:cs="Times New Roman"/>
            </w:rPr>
          </w:pPr>
          <w:r w:rsidRPr="00C40D1F">
            <w:rPr>
              <w:rFonts w:ascii="Times New Roman" w:hAnsi="Times New Roman" w:cs="Times New Roman"/>
            </w:rPr>
            <w:t>Contents</w:t>
          </w:r>
        </w:p>
        <w:p w:rsidR="005B2EBF" w:rsidRPr="00C40D1F" w:rsidRDefault="005B2EBF" w:rsidP="00C40D1F">
          <w:pPr>
            <w:pStyle w:val="TOC1"/>
            <w:tabs>
              <w:tab w:val="left" w:pos="440"/>
              <w:tab w:val="right" w:leader="dot" w:pos="9350"/>
            </w:tabs>
            <w:spacing w:line="360" w:lineRule="auto"/>
            <w:rPr>
              <w:noProof/>
            </w:rPr>
          </w:pPr>
          <w:r w:rsidRPr="00C40D1F">
            <w:fldChar w:fldCharType="begin"/>
          </w:r>
          <w:r w:rsidRPr="00C40D1F">
            <w:instrText xml:space="preserve"> TOC \o "1-3" \h \z \u </w:instrText>
          </w:r>
          <w:r w:rsidRPr="00C40D1F">
            <w:fldChar w:fldCharType="separate"/>
          </w:r>
          <w:hyperlink w:anchor="_Toc24593364" w:history="1">
            <w:r w:rsidRPr="00C40D1F">
              <w:rPr>
                <w:rStyle w:val="Hyperlink"/>
                <w:noProof/>
              </w:rPr>
              <w:t>1.</w:t>
            </w:r>
            <w:r w:rsidRPr="00C40D1F">
              <w:rPr>
                <w:noProof/>
              </w:rPr>
              <w:tab/>
            </w:r>
            <w:r w:rsidRPr="00C40D1F">
              <w:rPr>
                <w:rStyle w:val="Hyperlink"/>
                <w:noProof/>
              </w:rPr>
              <w:t>Current Situation</w:t>
            </w:r>
            <w:r w:rsidRPr="00C40D1F">
              <w:rPr>
                <w:noProof/>
                <w:webHidden/>
              </w:rPr>
              <w:tab/>
            </w:r>
            <w:r w:rsidRPr="00C40D1F">
              <w:rPr>
                <w:noProof/>
                <w:webHidden/>
              </w:rPr>
              <w:fldChar w:fldCharType="begin"/>
            </w:r>
            <w:r w:rsidRPr="00C40D1F">
              <w:rPr>
                <w:noProof/>
                <w:webHidden/>
              </w:rPr>
              <w:instrText xml:space="preserve"> PAGEREF _Toc24593364 \h </w:instrText>
            </w:r>
            <w:r w:rsidRPr="00C40D1F">
              <w:rPr>
                <w:noProof/>
                <w:webHidden/>
              </w:rPr>
            </w:r>
            <w:r w:rsidRPr="00C40D1F">
              <w:rPr>
                <w:noProof/>
                <w:webHidden/>
              </w:rPr>
              <w:fldChar w:fldCharType="separate"/>
            </w:r>
            <w:r w:rsidRPr="00C40D1F">
              <w:rPr>
                <w:noProof/>
                <w:webHidden/>
              </w:rPr>
              <w:t>3</w:t>
            </w:r>
            <w:r w:rsidRPr="00C40D1F">
              <w:rPr>
                <w:noProof/>
                <w:webHidden/>
              </w:rPr>
              <w:fldChar w:fldCharType="end"/>
            </w:r>
          </w:hyperlink>
        </w:p>
        <w:p w:rsidR="005B2EBF" w:rsidRPr="00C40D1F" w:rsidRDefault="00792D34" w:rsidP="00C40D1F">
          <w:pPr>
            <w:pStyle w:val="TOC1"/>
            <w:tabs>
              <w:tab w:val="left" w:pos="660"/>
              <w:tab w:val="right" w:leader="dot" w:pos="9350"/>
            </w:tabs>
            <w:spacing w:line="360" w:lineRule="auto"/>
            <w:rPr>
              <w:noProof/>
            </w:rPr>
          </w:pPr>
          <w:hyperlink w:anchor="_Toc24593365" w:history="1">
            <w:r w:rsidR="005B2EBF" w:rsidRPr="00C40D1F">
              <w:rPr>
                <w:rStyle w:val="Hyperlink"/>
                <w:noProof/>
              </w:rPr>
              <w:t>1.1</w:t>
            </w:r>
            <w:r w:rsidR="005B2EBF" w:rsidRPr="00C40D1F">
              <w:rPr>
                <w:noProof/>
              </w:rPr>
              <w:tab/>
            </w:r>
            <w:r w:rsidR="005B2EBF" w:rsidRPr="00C40D1F">
              <w:rPr>
                <w:rStyle w:val="Hyperlink"/>
                <w:noProof/>
              </w:rPr>
              <w:t>Changes to Proposal</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65 \h </w:instrText>
            </w:r>
            <w:r w:rsidR="005B2EBF" w:rsidRPr="00C40D1F">
              <w:rPr>
                <w:noProof/>
                <w:webHidden/>
              </w:rPr>
            </w:r>
            <w:r w:rsidR="005B2EBF" w:rsidRPr="00C40D1F">
              <w:rPr>
                <w:noProof/>
                <w:webHidden/>
              </w:rPr>
              <w:fldChar w:fldCharType="separate"/>
            </w:r>
            <w:r w:rsidR="005B2EBF" w:rsidRPr="00C40D1F">
              <w:rPr>
                <w:noProof/>
                <w:webHidden/>
              </w:rPr>
              <w:t>3</w:t>
            </w:r>
            <w:r w:rsidR="005B2EBF" w:rsidRPr="00C40D1F">
              <w:rPr>
                <w:noProof/>
                <w:webHidden/>
              </w:rPr>
              <w:fldChar w:fldCharType="end"/>
            </w:r>
          </w:hyperlink>
        </w:p>
        <w:p w:rsidR="005B2EBF" w:rsidRPr="00C40D1F" w:rsidRDefault="00792D34" w:rsidP="00C40D1F">
          <w:pPr>
            <w:pStyle w:val="TOC1"/>
            <w:tabs>
              <w:tab w:val="left" w:pos="660"/>
              <w:tab w:val="right" w:leader="dot" w:pos="9350"/>
            </w:tabs>
            <w:spacing w:line="360" w:lineRule="auto"/>
            <w:rPr>
              <w:noProof/>
            </w:rPr>
          </w:pPr>
          <w:hyperlink w:anchor="_Toc24593366" w:history="1">
            <w:r w:rsidR="005B2EBF" w:rsidRPr="00C40D1F">
              <w:rPr>
                <w:rStyle w:val="Hyperlink"/>
                <w:noProof/>
              </w:rPr>
              <w:t>1.2</w:t>
            </w:r>
            <w:r w:rsidR="005B2EBF" w:rsidRPr="00C40D1F">
              <w:rPr>
                <w:noProof/>
              </w:rPr>
              <w:tab/>
            </w:r>
            <w:r w:rsidR="005B2EBF" w:rsidRPr="00C40D1F">
              <w:rPr>
                <w:rStyle w:val="Hyperlink"/>
                <w:noProof/>
              </w:rPr>
              <w:t>Research</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66 \h </w:instrText>
            </w:r>
            <w:r w:rsidR="005B2EBF" w:rsidRPr="00C40D1F">
              <w:rPr>
                <w:noProof/>
                <w:webHidden/>
              </w:rPr>
            </w:r>
            <w:r w:rsidR="005B2EBF" w:rsidRPr="00C40D1F">
              <w:rPr>
                <w:noProof/>
                <w:webHidden/>
              </w:rPr>
              <w:fldChar w:fldCharType="separate"/>
            </w:r>
            <w:r w:rsidR="005B2EBF" w:rsidRPr="00C40D1F">
              <w:rPr>
                <w:noProof/>
                <w:webHidden/>
              </w:rPr>
              <w:t>4</w:t>
            </w:r>
            <w:r w:rsidR="005B2EBF" w:rsidRPr="00C40D1F">
              <w:rPr>
                <w:noProof/>
                <w:webHidden/>
              </w:rPr>
              <w:fldChar w:fldCharType="end"/>
            </w:r>
          </w:hyperlink>
        </w:p>
        <w:p w:rsidR="005B2EBF" w:rsidRPr="00C40D1F" w:rsidRDefault="00792D34" w:rsidP="00C40D1F">
          <w:pPr>
            <w:pStyle w:val="TOC1"/>
            <w:tabs>
              <w:tab w:val="left" w:pos="440"/>
              <w:tab w:val="right" w:leader="dot" w:pos="9350"/>
            </w:tabs>
            <w:spacing w:line="360" w:lineRule="auto"/>
            <w:rPr>
              <w:noProof/>
            </w:rPr>
          </w:pPr>
          <w:hyperlink w:anchor="_Toc24593367" w:history="1">
            <w:r w:rsidR="005B2EBF" w:rsidRPr="00C40D1F">
              <w:rPr>
                <w:rStyle w:val="Hyperlink"/>
                <w:noProof/>
              </w:rPr>
              <w:t>2.</w:t>
            </w:r>
            <w:r w:rsidR="005B2EBF" w:rsidRPr="00C40D1F">
              <w:rPr>
                <w:noProof/>
              </w:rPr>
              <w:tab/>
            </w:r>
            <w:r w:rsidR="005B2EBF" w:rsidRPr="00C40D1F">
              <w:rPr>
                <w:rStyle w:val="Hyperlink"/>
                <w:noProof/>
              </w:rPr>
              <w:t>Key Work during the Next Period</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67 \h </w:instrText>
            </w:r>
            <w:r w:rsidR="005B2EBF" w:rsidRPr="00C40D1F">
              <w:rPr>
                <w:noProof/>
                <w:webHidden/>
              </w:rPr>
            </w:r>
            <w:r w:rsidR="005B2EBF" w:rsidRPr="00C40D1F">
              <w:rPr>
                <w:noProof/>
                <w:webHidden/>
              </w:rPr>
              <w:fldChar w:fldCharType="separate"/>
            </w:r>
            <w:r w:rsidR="005B2EBF" w:rsidRPr="00C40D1F">
              <w:rPr>
                <w:noProof/>
                <w:webHidden/>
              </w:rPr>
              <w:t>4</w:t>
            </w:r>
            <w:r w:rsidR="005B2EBF" w:rsidRPr="00C40D1F">
              <w:rPr>
                <w:noProof/>
                <w:webHidden/>
              </w:rPr>
              <w:fldChar w:fldCharType="end"/>
            </w:r>
          </w:hyperlink>
        </w:p>
        <w:p w:rsidR="005B2EBF" w:rsidRPr="00C40D1F" w:rsidRDefault="00792D34" w:rsidP="00C40D1F">
          <w:pPr>
            <w:pStyle w:val="TOC1"/>
            <w:tabs>
              <w:tab w:val="right" w:leader="dot" w:pos="9350"/>
            </w:tabs>
            <w:spacing w:line="360" w:lineRule="auto"/>
            <w:rPr>
              <w:noProof/>
            </w:rPr>
          </w:pPr>
          <w:hyperlink w:anchor="_Toc24593368" w:history="1">
            <w:r w:rsidR="005B2EBF" w:rsidRPr="00C40D1F">
              <w:rPr>
                <w:rStyle w:val="Hyperlink"/>
                <w:noProof/>
              </w:rPr>
              <w:t>Appendix A</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68 \h </w:instrText>
            </w:r>
            <w:r w:rsidR="005B2EBF" w:rsidRPr="00C40D1F">
              <w:rPr>
                <w:noProof/>
                <w:webHidden/>
              </w:rPr>
            </w:r>
            <w:r w:rsidR="005B2EBF" w:rsidRPr="00C40D1F">
              <w:rPr>
                <w:noProof/>
                <w:webHidden/>
              </w:rPr>
              <w:fldChar w:fldCharType="separate"/>
            </w:r>
            <w:r w:rsidR="005B2EBF" w:rsidRPr="00C40D1F">
              <w:rPr>
                <w:noProof/>
                <w:webHidden/>
              </w:rPr>
              <w:t>5</w:t>
            </w:r>
            <w:r w:rsidR="005B2EBF" w:rsidRPr="00C40D1F">
              <w:rPr>
                <w:noProof/>
                <w:webHidden/>
              </w:rPr>
              <w:fldChar w:fldCharType="end"/>
            </w:r>
          </w:hyperlink>
        </w:p>
        <w:p w:rsidR="005B2EBF" w:rsidRPr="00C40D1F" w:rsidRDefault="00792D34" w:rsidP="00C40D1F">
          <w:pPr>
            <w:pStyle w:val="TOC2"/>
            <w:tabs>
              <w:tab w:val="right" w:leader="dot" w:pos="9350"/>
            </w:tabs>
            <w:spacing w:line="360" w:lineRule="auto"/>
            <w:rPr>
              <w:noProof/>
            </w:rPr>
          </w:pPr>
          <w:hyperlink w:anchor="_Toc24593369" w:history="1">
            <w:r w:rsidR="005B2EBF" w:rsidRPr="00C40D1F">
              <w:rPr>
                <w:rStyle w:val="Hyperlink"/>
                <w:b/>
                <w:noProof/>
              </w:rPr>
              <w:t>Introduction</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69 \h </w:instrText>
            </w:r>
            <w:r w:rsidR="005B2EBF" w:rsidRPr="00C40D1F">
              <w:rPr>
                <w:noProof/>
                <w:webHidden/>
              </w:rPr>
            </w:r>
            <w:r w:rsidR="005B2EBF" w:rsidRPr="00C40D1F">
              <w:rPr>
                <w:noProof/>
                <w:webHidden/>
              </w:rPr>
              <w:fldChar w:fldCharType="separate"/>
            </w:r>
            <w:r w:rsidR="005B2EBF" w:rsidRPr="00C40D1F">
              <w:rPr>
                <w:noProof/>
                <w:webHidden/>
              </w:rPr>
              <w:t>5</w:t>
            </w:r>
            <w:r w:rsidR="005B2EBF" w:rsidRPr="00C40D1F">
              <w:rPr>
                <w:noProof/>
                <w:webHidden/>
              </w:rPr>
              <w:fldChar w:fldCharType="end"/>
            </w:r>
          </w:hyperlink>
        </w:p>
        <w:p w:rsidR="005B2EBF" w:rsidRPr="00C40D1F" w:rsidRDefault="00792D34" w:rsidP="00C40D1F">
          <w:pPr>
            <w:pStyle w:val="TOC2"/>
            <w:tabs>
              <w:tab w:val="right" w:leader="dot" w:pos="9350"/>
            </w:tabs>
            <w:spacing w:line="360" w:lineRule="auto"/>
            <w:rPr>
              <w:noProof/>
            </w:rPr>
          </w:pPr>
          <w:hyperlink w:anchor="_Toc24593370" w:history="1">
            <w:r w:rsidR="005B2EBF" w:rsidRPr="00C40D1F">
              <w:rPr>
                <w:rStyle w:val="Hyperlink"/>
                <w:b/>
                <w:noProof/>
              </w:rPr>
              <w:t>A1. Literature Review on the Key Phrases</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0 \h </w:instrText>
            </w:r>
            <w:r w:rsidR="005B2EBF" w:rsidRPr="00C40D1F">
              <w:rPr>
                <w:noProof/>
                <w:webHidden/>
              </w:rPr>
            </w:r>
            <w:r w:rsidR="005B2EBF" w:rsidRPr="00C40D1F">
              <w:rPr>
                <w:noProof/>
                <w:webHidden/>
              </w:rPr>
              <w:fldChar w:fldCharType="separate"/>
            </w:r>
            <w:r w:rsidR="005B2EBF" w:rsidRPr="00C40D1F">
              <w:rPr>
                <w:noProof/>
                <w:webHidden/>
              </w:rPr>
              <w:t>5</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1" w:history="1">
            <w:r w:rsidR="005B2EBF" w:rsidRPr="00C40D1F">
              <w:rPr>
                <w:rStyle w:val="Hyperlink"/>
                <w:b/>
                <w:noProof/>
              </w:rPr>
              <w:t>1.</w:t>
            </w:r>
            <w:r w:rsidR="005B2EBF" w:rsidRPr="00C40D1F">
              <w:rPr>
                <w:noProof/>
              </w:rPr>
              <w:tab/>
            </w:r>
            <w:r w:rsidR="005B2EBF" w:rsidRPr="00C40D1F">
              <w:rPr>
                <w:rStyle w:val="Hyperlink"/>
                <w:b/>
                <w:noProof/>
              </w:rPr>
              <w:t>Watch Movie Online</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1 \h </w:instrText>
            </w:r>
            <w:r w:rsidR="005B2EBF" w:rsidRPr="00C40D1F">
              <w:rPr>
                <w:noProof/>
                <w:webHidden/>
              </w:rPr>
            </w:r>
            <w:r w:rsidR="005B2EBF" w:rsidRPr="00C40D1F">
              <w:rPr>
                <w:noProof/>
                <w:webHidden/>
              </w:rPr>
              <w:fldChar w:fldCharType="separate"/>
            </w:r>
            <w:r w:rsidR="005B2EBF" w:rsidRPr="00C40D1F">
              <w:rPr>
                <w:noProof/>
                <w:webHidden/>
              </w:rPr>
              <w:t>5</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2" w:history="1">
            <w:r w:rsidR="005B2EBF" w:rsidRPr="00C40D1F">
              <w:rPr>
                <w:rStyle w:val="Hyperlink"/>
                <w:b/>
                <w:noProof/>
              </w:rPr>
              <w:t>2.</w:t>
            </w:r>
            <w:r w:rsidR="005B2EBF" w:rsidRPr="00C40D1F">
              <w:rPr>
                <w:noProof/>
              </w:rPr>
              <w:tab/>
            </w:r>
            <w:r w:rsidR="005B2EBF" w:rsidRPr="00C40D1F">
              <w:rPr>
                <w:rStyle w:val="Hyperlink"/>
                <w:b/>
                <w:noProof/>
              </w:rPr>
              <w:t>Movie Renting</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2 \h </w:instrText>
            </w:r>
            <w:r w:rsidR="005B2EBF" w:rsidRPr="00C40D1F">
              <w:rPr>
                <w:noProof/>
                <w:webHidden/>
              </w:rPr>
            </w:r>
            <w:r w:rsidR="005B2EBF" w:rsidRPr="00C40D1F">
              <w:rPr>
                <w:noProof/>
                <w:webHidden/>
              </w:rPr>
              <w:fldChar w:fldCharType="separate"/>
            </w:r>
            <w:r w:rsidR="005B2EBF" w:rsidRPr="00C40D1F">
              <w:rPr>
                <w:noProof/>
                <w:webHidden/>
              </w:rPr>
              <w:t>6</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3" w:history="1">
            <w:r w:rsidR="005B2EBF" w:rsidRPr="00C40D1F">
              <w:rPr>
                <w:rStyle w:val="Hyperlink"/>
                <w:b/>
                <w:noProof/>
              </w:rPr>
              <w:t>3.</w:t>
            </w:r>
            <w:r w:rsidR="005B2EBF" w:rsidRPr="00C40D1F">
              <w:rPr>
                <w:noProof/>
              </w:rPr>
              <w:tab/>
            </w:r>
            <w:r w:rsidR="005B2EBF" w:rsidRPr="00C40D1F">
              <w:rPr>
                <w:rStyle w:val="Hyperlink"/>
                <w:b/>
                <w:noProof/>
              </w:rPr>
              <w:t>Online Movie Store</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3 \h </w:instrText>
            </w:r>
            <w:r w:rsidR="005B2EBF" w:rsidRPr="00C40D1F">
              <w:rPr>
                <w:noProof/>
                <w:webHidden/>
              </w:rPr>
            </w:r>
            <w:r w:rsidR="005B2EBF" w:rsidRPr="00C40D1F">
              <w:rPr>
                <w:noProof/>
                <w:webHidden/>
              </w:rPr>
              <w:fldChar w:fldCharType="separate"/>
            </w:r>
            <w:r w:rsidR="005B2EBF" w:rsidRPr="00C40D1F">
              <w:rPr>
                <w:noProof/>
                <w:webHidden/>
              </w:rPr>
              <w:t>7</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4" w:history="1">
            <w:r w:rsidR="005B2EBF" w:rsidRPr="00C40D1F">
              <w:rPr>
                <w:rStyle w:val="Hyperlink"/>
                <w:b/>
                <w:noProof/>
              </w:rPr>
              <w:t>4.</w:t>
            </w:r>
            <w:r w:rsidR="005B2EBF" w:rsidRPr="00C40D1F">
              <w:rPr>
                <w:noProof/>
              </w:rPr>
              <w:tab/>
            </w:r>
            <w:r w:rsidR="005B2EBF" w:rsidRPr="00C40D1F">
              <w:rPr>
                <w:rStyle w:val="Hyperlink"/>
                <w:b/>
                <w:noProof/>
              </w:rPr>
              <w:t>Genre</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4 \h </w:instrText>
            </w:r>
            <w:r w:rsidR="005B2EBF" w:rsidRPr="00C40D1F">
              <w:rPr>
                <w:noProof/>
                <w:webHidden/>
              </w:rPr>
            </w:r>
            <w:r w:rsidR="005B2EBF" w:rsidRPr="00C40D1F">
              <w:rPr>
                <w:noProof/>
                <w:webHidden/>
              </w:rPr>
              <w:fldChar w:fldCharType="separate"/>
            </w:r>
            <w:r w:rsidR="005B2EBF" w:rsidRPr="00C40D1F">
              <w:rPr>
                <w:noProof/>
                <w:webHidden/>
              </w:rPr>
              <w:t>8</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5" w:history="1">
            <w:r w:rsidR="005B2EBF" w:rsidRPr="00C40D1F">
              <w:rPr>
                <w:rStyle w:val="Hyperlink"/>
                <w:b/>
                <w:noProof/>
              </w:rPr>
              <w:t>5.</w:t>
            </w:r>
            <w:r w:rsidR="005B2EBF" w:rsidRPr="00C40D1F">
              <w:rPr>
                <w:noProof/>
              </w:rPr>
              <w:tab/>
            </w:r>
            <w:r w:rsidR="005B2EBF" w:rsidRPr="00C40D1F">
              <w:rPr>
                <w:rStyle w:val="Hyperlink"/>
                <w:b/>
                <w:noProof/>
              </w:rPr>
              <w:t>Online Marketing</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5 \h </w:instrText>
            </w:r>
            <w:r w:rsidR="005B2EBF" w:rsidRPr="00C40D1F">
              <w:rPr>
                <w:noProof/>
                <w:webHidden/>
              </w:rPr>
            </w:r>
            <w:r w:rsidR="005B2EBF" w:rsidRPr="00C40D1F">
              <w:rPr>
                <w:noProof/>
                <w:webHidden/>
              </w:rPr>
              <w:fldChar w:fldCharType="separate"/>
            </w:r>
            <w:r w:rsidR="005B2EBF" w:rsidRPr="00C40D1F">
              <w:rPr>
                <w:noProof/>
                <w:webHidden/>
              </w:rPr>
              <w:t>9</w:t>
            </w:r>
            <w:r w:rsidR="005B2EBF" w:rsidRPr="00C40D1F">
              <w:rPr>
                <w:noProof/>
                <w:webHidden/>
              </w:rPr>
              <w:fldChar w:fldCharType="end"/>
            </w:r>
          </w:hyperlink>
        </w:p>
        <w:p w:rsidR="005B2EBF" w:rsidRPr="00C40D1F" w:rsidRDefault="00792D34" w:rsidP="00C40D1F">
          <w:pPr>
            <w:pStyle w:val="TOC2"/>
            <w:tabs>
              <w:tab w:val="right" w:leader="dot" w:pos="9350"/>
            </w:tabs>
            <w:spacing w:line="360" w:lineRule="auto"/>
            <w:rPr>
              <w:noProof/>
            </w:rPr>
          </w:pPr>
          <w:hyperlink w:anchor="_Toc24593376" w:history="1">
            <w:r w:rsidR="005B2EBF" w:rsidRPr="00C40D1F">
              <w:rPr>
                <w:rStyle w:val="Hyperlink"/>
                <w:b/>
                <w:noProof/>
              </w:rPr>
              <w:t>A2. Literature Review on the 3 similar system</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6 \h </w:instrText>
            </w:r>
            <w:r w:rsidR="005B2EBF" w:rsidRPr="00C40D1F">
              <w:rPr>
                <w:noProof/>
                <w:webHidden/>
              </w:rPr>
            </w:r>
            <w:r w:rsidR="005B2EBF" w:rsidRPr="00C40D1F">
              <w:rPr>
                <w:noProof/>
                <w:webHidden/>
              </w:rPr>
              <w:fldChar w:fldCharType="separate"/>
            </w:r>
            <w:r w:rsidR="005B2EBF" w:rsidRPr="00C40D1F">
              <w:rPr>
                <w:noProof/>
                <w:webHidden/>
              </w:rPr>
              <w:t>10</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7" w:history="1">
            <w:r w:rsidR="005B2EBF" w:rsidRPr="00C40D1F">
              <w:rPr>
                <w:rStyle w:val="Hyperlink"/>
                <w:b/>
                <w:noProof/>
              </w:rPr>
              <w:t>1.</w:t>
            </w:r>
            <w:r w:rsidR="005B2EBF" w:rsidRPr="00C40D1F">
              <w:rPr>
                <w:noProof/>
              </w:rPr>
              <w:tab/>
            </w:r>
            <w:r w:rsidR="005B2EBF" w:rsidRPr="00C40D1F">
              <w:rPr>
                <w:rStyle w:val="Hyperlink"/>
                <w:b/>
                <w:noProof/>
              </w:rPr>
              <w:t>Netflix</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7 \h </w:instrText>
            </w:r>
            <w:r w:rsidR="005B2EBF" w:rsidRPr="00C40D1F">
              <w:rPr>
                <w:noProof/>
                <w:webHidden/>
              </w:rPr>
            </w:r>
            <w:r w:rsidR="005B2EBF" w:rsidRPr="00C40D1F">
              <w:rPr>
                <w:noProof/>
                <w:webHidden/>
              </w:rPr>
              <w:fldChar w:fldCharType="separate"/>
            </w:r>
            <w:r w:rsidR="005B2EBF" w:rsidRPr="00C40D1F">
              <w:rPr>
                <w:noProof/>
                <w:webHidden/>
              </w:rPr>
              <w:t>10</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8" w:history="1">
            <w:r w:rsidR="005B2EBF" w:rsidRPr="00C40D1F">
              <w:rPr>
                <w:rStyle w:val="Hyperlink"/>
                <w:b/>
                <w:noProof/>
              </w:rPr>
              <w:t>2.</w:t>
            </w:r>
            <w:r w:rsidR="005B2EBF" w:rsidRPr="00C40D1F">
              <w:rPr>
                <w:noProof/>
              </w:rPr>
              <w:tab/>
            </w:r>
            <w:r w:rsidR="005B2EBF" w:rsidRPr="00C40D1F">
              <w:rPr>
                <w:rStyle w:val="Hyperlink"/>
                <w:b/>
                <w:noProof/>
              </w:rPr>
              <w:t>Amazon Prime Video</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8 \h </w:instrText>
            </w:r>
            <w:r w:rsidR="005B2EBF" w:rsidRPr="00C40D1F">
              <w:rPr>
                <w:noProof/>
                <w:webHidden/>
              </w:rPr>
            </w:r>
            <w:r w:rsidR="005B2EBF" w:rsidRPr="00C40D1F">
              <w:rPr>
                <w:noProof/>
                <w:webHidden/>
              </w:rPr>
              <w:fldChar w:fldCharType="separate"/>
            </w:r>
            <w:r w:rsidR="005B2EBF" w:rsidRPr="00C40D1F">
              <w:rPr>
                <w:noProof/>
                <w:webHidden/>
              </w:rPr>
              <w:t>12</w:t>
            </w:r>
            <w:r w:rsidR="005B2EBF" w:rsidRPr="00C40D1F">
              <w:rPr>
                <w:noProof/>
                <w:webHidden/>
              </w:rPr>
              <w:fldChar w:fldCharType="end"/>
            </w:r>
          </w:hyperlink>
        </w:p>
        <w:p w:rsidR="005B2EBF" w:rsidRPr="00C40D1F" w:rsidRDefault="00792D34" w:rsidP="00C40D1F">
          <w:pPr>
            <w:pStyle w:val="TOC3"/>
            <w:tabs>
              <w:tab w:val="left" w:pos="880"/>
              <w:tab w:val="right" w:leader="dot" w:pos="9350"/>
            </w:tabs>
            <w:spacing w:line="360" w:lineRule="auto"/>
            <w:rPr>
              <w:noProof/>
            </w:rPr>
          </w:pPr>
          <w:hyperlink w:anchor="_Toc24593379" w:history="1">
            <w:r w:rsidR="005B2EBF" w:rsidRPr="00C40D1F">
              <w:rPr>
                <w:rStyle w:val="Hyperlink"/>
                <w:b/>
                <w:noProof/>
              </w:rPr>
              <w:t>3.</w:t>
            </w:r>
            <w:r w:rsidR="005B2EBF" w:rsidRPr="00C40D1F">
              <w:rPr>
                <w:noProof/>
              </w:rPr>
              <w:tab/>
            </w:r>
            <w:r w:rsidR="005B2EBF" w:rsidRPr="00C40D1F">
              <w:rPr>
                <w:rStyle w:val="Hyperlink"/>
                <w:b/>
                <w:noProof/>
              </w:rPr>
              <w:t>Google Play Movies</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79 \h </w:instrText>
            </w:r>
            <w:r w:rsidR="005B2EBF" w:rsidRPr="00C40D1F">
              <w:rPr>
                <w:noProof/>
                <w:webHidden/>
              </w:rPr>
            </w:r>
            <w:r w:rsidR="005B2EBF" w:rsidRPr="00C40D1F">
              <w:rPr>
                <w:noProof/>
                <w:webHidden/>
              </w:rPr>
              <w:fldChar w:fldCharType="separate"/>
            </w:r>
            <w:r w:rsidR="005B2EBF" w:rsidRPr="00C40D1F">
              <w:rPr>
                <w:noProof/>
                <w:webHidden/>
              </w:rPr>
              <w:t>14</w:t>
            </w:r>
            <w:r w:rsidR="005B2EBF" w:rsidRPr="00C40D1F">
              <w:rPr>
                <w:noProof/>
                <w:webHidden/>
              </w:rPr>
              <w:fldChar w:fldCharType="end"/>
            </w:r>
          </w:hyperlink>
        </w:p>
        <w:p w:rsidR="005B2EBF" w:rsidRPr="00C40D1F" w:rsidRDefault="00792D34" w:rsidP="00C40D1F">
          <w:pPr>
            <w:pStyle w:val="TOC1"/>
            <w:tabs>
              <w:tab w:val="right" w:leader="dot" w:pos="9350"/>
            </w:tabs>
            <w:spacing w:line="360" w:lineRule="auto"/>
            <w:rPr>
              <w:noProof/>
            </w:rPr>
          </w:pPr>
          <w:hyperlink w:anchor="_Toc24593380" w:history="1">
            <w:r w:rsidR="005B2EBF" w:rsidRPr="00C40D1F">
              <w:rPr>
                <w:rStyle w:val="Hyperlink"/>
                <w:noProof/>
              </w:rPr>
              <w:t>Conclusion</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80 \h </w:instrText>
            </w:r>
            <w:r w:rsidR="005B2EBF" w:rsidRPr="00C40D1F">
              <w:rPr>
                <w:noProof/>
                <w:webHidden/>
              </w:rPr>
            </w:r>
            <w:r w:rsidR="005B2EBF" w:rsidRPr="00C40D1F">
              <w:rPr>
                <w:noProof/>
                <w:webHidden/>
              </w:rPr>
              <w:fldChar w:fldCharType="separate"/>
            </w:r>
            <w:r w:rsidR="005B2EBF" w:rsidRPr="00C40D1F">
              <w:rPr>
                <w:noProof/>
                <w:webHidden/>
              </w:rPr>
              <w:t>16</w:t>
            </w:r>
            <w:r w:rsidR="005B2EBF" w:rsidRPr="00C40D1F">
              <w:rPr>
                <w:noProof/>
                <w:webHidden/>
              </w:rPr>
              <w:fldChar w:fldCharType="end"/>
            </w:r>
          </w:hyperlink>
        </w:p>
        <w:p w:rsidR="005B2EBF" w:rsidRPr="00C40D1F" w:rsidRDefault="00792D34" w:rsidP="00C40D1F">
          <w:pPr>
            <w:pStyle w:val="TOC1"/>
            <w:tabs>
              <w:tab w:val="right" w:leader="dot" w:pos="9350"/>
            </w:tabs>
            <w:spacing w:line="360" w:lineRule="auto"/>
            <w:rPr>
              <w:noProof/>
            </w:rPr>
          </w:pPr>
          <w:hyperlink w:anchor="_Toc24593381" w:history="1">
            <w:r w:rsidR="005B2EBF" w:rsidRPr="00C40D1F">
              <w:rPr>
                <w:rStyle w:val="Hyperlink"/>
                <w:noProof/>
              </w:rPr>
              <w:t>Reference</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81 \h </w:instrText>
            </w:r>
            <w:r w:rsidR="005B2EBF" w:rsidRPr="00C40D1F">
              <w:rPr>
                <w:noProof/>
                <w:webHidden/>
              </w:rPr>
            </w:r>
            <w:r w:rsidR="005B2EBF" w:rsidRPr="00C40D1F">
              <w:rPr>
                <w:noProof/>
                <w:webHidden/>
              </w:rPr>
              <w:fldChar w:fldCharType="separate"/>
            </w:r>
            <w:r w:rsidR="005B2EBF" w:rsidRPr="00C40D1F">
              <w:rPr>
                <w:noProof/>
                <w:webHidden/>
              </w:rPr>
              <w:t>17</w:t>
            </w:r>
            <w:r w:rsidR="005B2EBF" w:rsidRPr="00C40D1F">
              <w:rPr>
                <w:noProof/>
                <w:webHidden/>
              </w:rPr>
              <w:fldChar w:fldCharType="end"/>
            </w:r>
          </w:hyperlink>
        </w:p>
        <w:p w:rsidR="005B2EBF" w:rsidRPr="00C40D1F" w:rsidRDefault="00792D34" w:rsidP="00C40D1F">
          <w:pPr>
            <w:pStyle w:val="TOC1"/>
            <w:tabs>
              <w:tab w:val="right" w:leader="dot" w:pos="9350"/>
            </w:tabs>
            <w:spacing w:line="360" w:lineRule="auto"/>
            <w:rPr>
              <w:noProof/>
            </w:rPr>
          </w:pPr>
          <w:hyperlink w:anchor="_Toc24593382" w:history="1">
            <w:r w:rsidR="005B2EBF" w:rsidRPr="00C40D1F">
              <w:rPr>
                <w:rStyle w:val="Hyperlink"/>
                <w:noProof/>
              </w:rPr>
              <w:t>Appendix B – Gantt Chart</w:t>
            </w:r>
            <w:r w:rsidR="005B2EBF" w:rsidRPr="00C40D1F">
              <w:rPr>
                <w:noProof/>
                <w:webHidden/>
              </w:rPr>
              <w:tab/>
            </w:r>
            <w:r w:rsidR="005B2EBF" w:rsidRPr="00C40D1F">
              <w:rPr>
                <w:noProof/>
                <w:webHidden/>
              </w:rPr>
              <w:fldChar w:fldCharType="begin"/>
            </w:r>
            <w:r w:rsidR="005B2EBF" w:rsidRPr="00C40D1F">
              <w:rPr>
                <w:noProof/>
                <w:webHidden/>
              </w:rPr>
              <w:instrText xml:space="preserve"> PAGEREF _Toc24593382 \h </w:instrText>
            </w:r>
            <w:r w:rsidR="005B2EBF" w:rsidRPr="00C40D1F">
              <w:rPr>
                <w:noProof/>
                <w:webHidden/>
              </w:rPr>
            </w:r>
            <w:r w:rsidR="005B2EBF" w:rsidRPr="00C40D1F">
              <w:rPr>
                <w:noProof/>
                <w:webHidden/>
              </w:rPr>
              <w:fldChar w:fldCharType="separate"/>
            </w:r>
            <w:r w:rsidR="005B2EBF" w:rsidRPr="00C40D1F">
              <w:rPr>
                <w:noProof/>
                <w:webHidden/>
              </w:rPr>
              <w:t>18</w:t>
            </w:r>
            <w:r w:rsidR="005B2EBF" w:rsidRPr="00C40D1F">
              <w:rPr>
                <w:noProof/>
                <w:webHidden/>
              </w:rPr>
              <w:fldChar w:fldCharType="end"/>
            </w:r>
          </w:hyperlink>
        </w:p>
        <w:p w:rsidR="005B2EBF" w:rsidRPr="00C40D1F" w:rsidRDefault="005B2EBF" w:rsidP="00C40D1F">
          <w:pPr>
            <w:spacing w:line="360" w:lineRule="auto"/>
          </w:pPr>
          <w:r w:rsidRPr="00C40D1F">
            <w:rPr>
              <w:b/>
              <w:bCs/>
              <w:noProof/>
            </w:rPr>
            <w:fldChar w:fldCharType="end"/>
          </w:r>
        </w:p>
      </w:sdtContent>
    </w:sdt>
    <w:p w:rsidR="00B42B34" w:rsidRPr="00C40D1F" w:rsidRDefault="00B42B34" w:rsidP="00C40D1F">
      <w:pPr>
        <w:spacing w:line="360" w:lineRule="auto"/>
      </w:pPr>
      <w:r w:rsidRPr="00C40D1F">
        <w:br w:type="page"/>
      </w:r>
    </w:p>
    <w:p w:rsidR="00D54ECB" w:rsidRPr="00C40D1F" w:rsidRDefault="00B42B34" w:rsidP="00C40D1F">
      <w:pPr>
        <w:pStyle w:val="Heading1"/>
        <w:numPr>
          <w:ilvl w:val="0"/>
          <w:numId w:val="1"/>
        </w:numPr>
        <w:spacing w:line="360" w:lineRule="auto"/>
        <w:rPr>
          <w:rFonts w:cs="Times New Roman"/>
        </w:rPr>
      </w:pPr>
      <w:bookmarkStart w:id="1" w:name="_Toc24593364"/>
      <w:r w:rsidRPr="00C40D1F">
        <w:rPr>
          <w:rFonts w:cs="Times New Roman"/>
        </w:rPr>
        <w:lastRenderedPageBreak/>
        <w:t>Current Situation</w:t>
      </w:r>
      <w:bookmarkEnd w:id="1"/>
    </w:p>
    <w:p w:rsidR="00B42B34" w:rsidRPr="00C40D1F" w:rsidRDefault="00B42B34" w:rsidP="00C40D1F">
      <w:pPr>
        <w:spacing w:line="360" w:lineRule="auto"/>
        <w:ind w:left="720"/>
      </w:pPr>
    </w:p>
    <w:p w:rsidR="00B42B34" w:rsidRPr="00C40D1F" w:rsidRDefault="00B42B34" w:rsidP="00C40D1F">
      <w:pPr>
        <w:pStyle w:val="Heading1"/>
        <w:numPr>
          <w:ilvl w:val="1"/>
          <w:numId w:val="1"/>
        </w:numPr>
        <w:spacing w:line="360" w:lineRule="auto"/>
        <w:rPr>
          <w:rFonts w:cs="Times New Roman"/>
        </w:rPr>
      </w:pPr>
      <w:bookmarkStart w:id="2" w:name="_Toc24593365"/>
      <w:r w:rsidRPr="00C40D1F">
        <w:rPr>
          <w:rFonts w:cs="Times New Roman"/>
        </w:rPr>
        <w:t>Changes to Proposal</w:t>
      </w:r>
      <w:bookmarkEnd w:id="2"/>
    </w:p>
    <w:p w:rsidR="00B42B34" w:rsidRPr="00C40D1F" w:rsidRDefault="00B42B34" w:rsidP="00C40D1F">
      <w:pPr>
        <w:numPr>
          <w:ilvl w:val="0"/>
          <w:numId w:val="5"/>
        </w:numPr>
        <w:spacing w:line="360" w:lineRule="auto"/>
      </w:pPr>
      <w:r w:rsidRPr="00C40D1F">
        <w:t>Amendments have been made onto Objectives area due to supervisor request.</w:t>
      </w:r>
    </w:p>
    <w:p w:rsidR="00B42B34" w:rsidRPr="00C40D1F" w:rsidRDefault="00B42B34" w:rsidP="00C40D1F">
      <w:pPr>
        <w:spacing w:line="360" w:lineRule="auto"/>
        <w:ind w:left="840"/>
        <w:rPr>
          <w:b/>
          <w:sz w:val="28"/>
          <w:u w:val="single"/>
        </w:rPr>
      </w:pPr>
      <w:r w:rsidRPr="00C40D1F">
        <w:rPr>
          <w:b/>
          <w:sz w:val="28"/>
          <w:u w:val="single"/>
        </w:rPr>
        <w:t>Objectives</w:t>
      </w:r>
    </w:p>
    <w:p w:rsidR="00B20BEB" w:rsidRPr="00C40D1F" w:rsidRDefault="00686911" w:rsidP="00C40D1F">
      <w:pPr>
        <w:numPr>
          <w:ilvl w:val="0"/>
          <w:numId w:val="2"/>
        </w:numPr>
        <w:spacing w:line="360" w:lineRule="auto"/>
      </w:pPr>
      <w:r w:rsidRPr="00C40D1F">
        <w:t xml:space="preserve">To </w:t>
      </w:r>
      <w:r w:rsidR="00364890" w:rsidRPr="00C40D1F">
        <w:t xml:space="preserve">provide simple registration process for customer </w:t>
      </w:r>
    </w:p>
    <w:p w:rsidR="00686911" w:rsidRPr="00C40D1F" w:rsidRDefault="00686911" w:rsidP="00C40D1F">
      <w:pPr>
        <w:spacing w:line="360" w:lineRule="auto"/>
        <w:ind w:left="720" w:firstLine="720"/>
        <w:rPr>
          <w:sz w:val="28"/>
        </w:rPr>
      </w:pPr>
      <w:r w:rsidRPr="00C40D1F">
        <w:rPr>
          <w:b/>
          <w:sz w:val="28"/>
          <w:u w:val="single"/>
        </w:rPr>
        <w:t>Activities</w:t>
      </w:r>
    </w:p>
    <w:p w:rsidR="00B20BEB" w:rsidRPr="00C40D1F" w:rsidRDefault="00686911" w:rsidP="00C40D1F">
      <w:pPr>
        <w:numPr>
          <w:ilvl w:val="0"/>
          <w:numId w:val="3"/>
        </w:numPr>
        <w:spacing w:line="360" w:lineRule="auto"/>
        <w:rPr>
          <w:szCs w:val="24"/>
        </w:rPr>
      </w:pPr>
      <w:r w:rsidRPr="00C40D1F">
        <w:rPr>
          <w:szCs w:val="24"/>
        </w:rPr>
        <w:t xml:space="preserve">To conduct findings on </w:t>
      </w:r>
      <w:r w:rsidR="00364890" w:rsidRPr="00C40D1F">
        <w:rPr>
          <w:szCs w:val="24"/>
        </w:rPr>
        <w:t>short registration</w:t>
      </w:r>
    </w:p>
    <w:p w:rsidR="00B20BEB" w:rsidRPr="00C40D1F" w:rsidRDefault="00B20BEB" w:rsidP="00C40D1F">
      <w:pPr>
        <w:spacing w:line="360" w:lineRule="auto"/>
        <w:ind w:left="720" w:firstLine="720"/>
        <w:rPr>
          <w:b/>
          <w:sz w:val="28"/>
          <w:u w:val="single"/>
        </w:rPr>
      </w:pPr>
      <w:r w:rsidRPr="00C40D1F">
        <w:rPr>
          <w:b/>
          <w:sz w:val="28"/>
          <w:u w:val="single"/>
        </w:rPr>
        <w:t>Deliverables</w:t>
      </w:r>
    </w:p>
    <w:p w:rsidR="00B20BEB" w:rsidRPr="00C40D1F" w:rsidRDefault="00B20BEB" w:rsidP="00C40D1F">
      <w:pPr>
        <w:numPr>
          <w:ilvl w:val="0"/>
          <w:numId w:val="3"/>
        </w:numPr>
        <w:spacing w:line="360" w:lineRule="auto"/>
        <w:rPr>
          <w:b/>
          <w:sz w:val="28"/>
          <w:u w:val="single"/>
        </w:rPr>
      </w:pPr>
      <w:r w:rsidRPr="00C40D1F">
        <w:t xml:space="preserve">To develop </w:t>
      </w:r>
      <w:r w:rsidR="00364890" w:rsidRPr="00C40D1F">
        <w:t>a simple and short registration for customer to sign up</w:t>
      </w:r>
    </w:p>
    <w:p w:rsidR="00364890" w:rsidRPr="00C40D1F" w:rsidRDefault="00364890" w:rsidP="00C40D1F">
      <w:pPr>
        <w:spacing w:line="360" w:lineRule="auto"/>
        <w:ind w:left="2280"/>
        <w:rPr>
          <w:b/>
          <w:sz w:val="28"/>
          <w:u w:val="single"/>
        </w:rPr>
      </w:pPr>
    </w:p>
    <w:p w:rsidR="00B20BEB" w:rsidRPr="00C40D1F" w:rsidRDefault="00364890" w:rsidP="00C40D1F">
      <w:pPr>
        <w:numPr>
          <w:ilvl w:val="0"/>
          <w:numId w:val="2"/>
        </w:numPr>
        <w:spacing w:line="360" w:lineRule="auto"/>
        <w:rPr>
          <w:sz w:val="28"/>
        </w:rPr>
      </w:pPr>
      <w:r w:rsidRPr="00C40D1F">
        <w:t xml:space="preserve">To provide </w:t>
      </w:r>
      <w:r w:rsidR="000763C1" w:rsidRPr="00C40D1F">
        <w:t>admins controls to organize movies</w:t>
      </w:r>
    </w:p>
    <w:p w:rsidR="000763C1" w:rsidRPr="00C40D1F" w:rsidRDefault="000763C1" w:rsidP="00C40D1F">
      <w:pPr>
        <w:spacing w:line="360" w:lineRule="auto"/>
        <w:ind w:left="1560"/>
        <w:rPr>
          <w:sz w:val="28"/>
        </w:rPr>
      </w:pPr>
    </w:p>
    <w:p w:rsidR="000763C1" w:rsidRPr="00C40D1F" w:rsidRDefault="000763C1" w:rsidP="00C40D1F">
      <w:pPr>
        <w:spacing w:line="360" w:lineRule="auto"/>
        <w:ind w:left="1560"/>
        <w:rPr>
          <w:b/>
          <w:sz w:val="28"/>
          <w:u w:val="single"/>
        </w:rPr>
      </w:pPr>
      <w:r w:rsidRPr="00C40D1F">
        <w:rPr>
          <w:b/>
          <w:sz w:val="28"/>
          <w:u w:val="single"/>
        </w:rPr>
        <w:t>Activities</w:t>
      </w:r>
    </w:p>
    <w:p w:rsidR="000763C1" w:rsidRPr="00C40D1F" w:rsidRDefault="000763C1" w:rsidP="00C40D1F">
      <w:pPr>
        <w:numPr>
          <w:ilvl w:val="0"/>
          <w:numId w:val="3"/>
        </w:numPr>
        <w:spacing w:line="360" w:lineRule="auto"/>
        <w:rPr>
          <w:sz w:val="28"/>
        </w:rPr>
      </w:pPr>
      <w:r w:rsidRPr="00C40D1F">
        <w:t>To conduct finding on data tables</w:t>
      </w:r>
    </w:p>
    <w:p w:rsidR="000763C1" w:rsidRPr="00C40D1F" w:rsidRDefault="000763C1" w:rsidP="00C40D1F">
      <w:pPr>
        <w:spacing w:line="360" w:lineRule="auto"/>
        <w:ind w:left="1440"/>
        <w:rPr>
          <w:b/>
          <w:sz w:val="28"/>
          <w:u w:val="single"/>
        </w:rPr>
      </w:pPr>
      <w:r w:rsidRPr="00C40D1F">
        <w:rPr>
          <w:b/>
          <w:sz w:val="28"/>
          <w:u w:val="single"/>
        </w:rPr>
        <w:t>Deliverables</w:t>
      </w:r>
    </w:p>
    <w:p w:rsidR="000763C1" w:rsidRPr="00C40D1F" w:rsidRDefault="000763C1" w:rsidP="00C40D1F">
      <w:pPr>
        <w:numPr>
          <w:ilvl w:val="0"/>
          <w:numId w:val="3"/>
        </w:numPr>
        <w:spacing w:line="360" w:lineRule="auto"/>
        <w:rPr>
          <w:sz w:val="28"/>
        </w:rPr>
      </w:pPr>
      <w:r w:rsidRPr="00C40D1F">
        <w:t>To develop a data table that consist of CRUD functions</w:t>
      </w:r>
    </w:p>
    <w:p w:rsidR="000763C1" w:rsidRPr="00C40D1F" w:rsidRDefault="000763C1" w:rsidP="00C40D1F">
      <w:pPr>
        <w:spacing w:line="360" w:lineRule="auto"/>
        <w:ind w:left="2280"/>
        <w:rPr>
          <w:sz w:val="28"/>
        </w:rPr>
      </w:pPr>
    </w:p>
    <w:p w:rsidR="000763C1" w:rsidRPr="00C40D1F" w:rsidRDefault="000763C1" w:rsidP="00C40D1F">
      <w:pPr>
        <w:numPr>
          <w:ilvl w:val="0"/>
          <w:numId w:val="2"/>
        </w:numPr>
        <w:spacing w:line="360" w:lineRule="auto"/>
        <w:rPr>
          <w:sz w:val="28"/>
        </w:rPr>
      </w:pPr>
      <w:r w:rsidRPr="00C40D1F">
        <w:t>To provide users with selection of several membership packages</w:t>
      </w:r>
    </w:p>
    <w:p w:rsidR="000763C1" w:rsidRPr="00C40D1F" w:rsidRDefault="000763C1" w:rsidP="00C40D1F">
      <w:pPr>
        <w:spacing w:line="360" w:lineRule="auto"/>
        <w:ind w:left="1560"/>
        <w:rPr>
          <w:b/>
          <w:sz w:val="28"/>
          <w:u w:val="single"/>
        </w:rPr>
      </w:pPr>
      <w:r w:rsidRPr="00C40D1F">
        <w:rPr>
          <w:b/>
          <w:sz w:val="28"/>
          <w:u w:val="single"/>
        </w:rPr>
        <w:t>Activities</w:t>
      </w:r>
    </w:p>
    <w:p w:rsidR="000763C1" w:rsidRPr="00C40D1F" w:rsidRDefault="000763C1" w:rsidP="00C40D1F">
      <w:pPr>
        <w:numPr>
          <w:ilvl w:val="0"/>
          <w:numId w:val="3"/>
        </w:numPr>
        <w:spacing w:line="360" w:lineRule="auto"/>
        <w:rPr>
          <w:b/>
          <w:sz w:val="28"/>
          <w:u w:val="single"/>
        </w:rPr>
      </w:pPr>
      <w:r w:rsidRPr="00C40D1F">
        <w:t>To conduct finding on benefits given from membership packages</w:t>
      </w:r>
    </w:p>
    <w:p w:rsidR="000763C1" w:rsidRPr="00C40D1F" w:rsidRDefault="000763C1" w:rsidP="00C40D1F">
      <w:pPr>
        <w:spacing w:line="360" w:lineRule="auto"/>
        <w:ind w:left="1440"/>
        <w:rPr>
          <w:b/>
          <w:sz w:val="28"/>
          <w:u w:val="single"/>
        </w:rPr>
      </w:pPr>
      <w:r w:rsidRPr="00C40D1F">
        <w:rPr>
          <w:b/>
          <w:sz w:val="28"/>
          <w:u w:val="single"/>
        </w:rPr>
        <w:lastRenderedPageBreak/>
        <w:t>Deliverables</w:t>
      </w:r>
    </w:p>
    <w:p w:rsidR="000763C1" w:rsidRPr="00C40D1F" w:rsidRDefault="000763C1" w:rsidP="00C40D1F">
      <w:pPr>
        <w:numPr>
          <w:ilvl w:val="0"/>
          <w:numId w:val="3"/>
        </w:numPr>
        <w:spacing w:line="360" w:lineRule="auto"/>
      </w:pPr>
      <w:r w:rsidRPr="00C40D1F">
        <w:t>To develop several membership packages with benefits for users</w:t>
      </w:r>
    </w:p>
    <w:p w:rsidR="000763C1" w:rsidRPr="00C40D1F" w:rsidRDefault="000763C1" w:rsidP="00C40D1F">
      <w:pPr>
        <w:spacing w:line="360" w:lineRule="auto"/>
      </w:pPr>
    </w:p>
    <w:p w:rsidR="000763C1" w:rsidRPr="00C40D1F" w:rsidRDefault="000763C1" w:rsidP="00C40D1F">
      <w:pPr>
        <w:numPr>
          <w:ilvl w:val="0"/>
          <w:numId w:val="2"/>
        </w:numPr>
        <w:spacing w:line="360" w:lineRule="auto"/>
      </w:pPr>
      <w:r w:rsidRPr="00C40D1F">
        <w:t>To provide a secure payment gateway for the user</w:t>
      </w:r>
    </w:p>
    <w:p w:rsidR="000763C1" w:rsidRPr="00C40D1F" w:rsidRDefault="000763C1" w:rsidP="00C40D1F">
      <w:pPr>
        <w:spacing w:line="360" w:lineRule="auto"/>
        <w:ind w:left="1560"/>
        <w:rPr>
          <w:b/>
          <w:u w:val="single"/>
        </w:rPr>
      </w:pPr>
      <w:r w:rsidRPr="00C40D1F">
        <w:rPr>
          <w:b/>
          <w:u w:val="single"/>
        </w:rPr>
        <w:t>Activities</w:t>
      </w:r>
    </w:p>
    <w:p w:rsidR="000763C1" w:rsidRPr="00C40D1F" w:rsidRDefault="000763C1" w:rsidP="00C40D1F">
      <w:pPr>
        <w:numPr>
          <w:ilvl w:val="0"/>
          <w:numId w:val="3"/>
        </w:numPr>
        <w:spacing w:line="360" w:lineRule="auto"/>
      </w:pPr>
      <w:r w:rsidRPr="00C40D1F">
        <w:t>To conduct findings on payment method</w:t>
      </w:r>
    </w:p>
    <w:p w:rsidR="000763C1" w:rsidRPr="00C40D1F" w:rsidRDefault="000763C1" w:rsidP="00C40D1F">
      <w:pPr>
        <w:spacing w:line="360" w:lineRule="auto"/>
        <w:ind w:left="1440"/>
        <w:rPr>
          <w:b/>
          <w:u w:val="single"/>
        </w:rPr>
      </w:pPr>
      <w:r w:rsidRPr="00C40D1F">
        <w:rPr>
          <w:b/>
          <w:u w:val="single"/>
        </w:rPr>
        <w:t>Deliverables</w:t>
      </w:r>
    </w:p>
    <w:p w:rsidR="000763C1" w:rsidRPr="00C40D1F" w:rsidRDefault="000763C1" w:rsidP="00C40D1F">
      <w:pPr>
        <w:numPr>
          <w:ilvl w:val="0"/>
          <w:numId w:val="3"/>
        </w:numPr>
        <w:spacing w:line="360" w:lineRule="auto"/>
        <w:rPr>
          <w:b/>
          <w:u w:val="single"/>
        </w:rPr>
      </w:pPr>
      <w:r w:rsidRPr="00C40D1F">
        <w:t>To develop a payment method for the user</w:t>
      </w:r>
    </w:p>
    <w:p w:rsidR="00BF0948" w:rsidRPr="00C40D1F" w:rsidRDefault="00BF0948" w:rsidP="00C40D1F">
      <w:pPr>
        <w:spacing w:line="360" w:lineRule="auto"/>
        <w:rPr>
          <w:b/>
          <w:sz w:val="28"/>
          <w:u w:val="single"/>
        </w:rPr>
      </w:pPr>
    </w:p>
    <w:p w:rsidR="00BF0948" w:rsidRPr="00C40D1F" w:rsidRDefault="00BF0948" w:rsidP="00C40D1F">
      <w:pPr>
        <w:numPr>
          <w:ilvl w:val="0"/>
          <w:numId w:val="5"/>
        </w:numPr>
        <w:spacing w:line="360" w:lineRule="auto"/>
        <w:rPr>
          <w:b/>
          <w:u w:val="single"/>
        </w:rPr>
      </w:pPr>
      <w:r w:rsidRPr="00C40D1F">
        <w:t>Removes notification management from functional requirements</w:t>
      </w:r>
    </w:p>
    <w:p w:rsidR="00BF0948" w:rsidRPr="00C40D1F" w:rsidRDefault="00A64646" w:rsidP="00C40D1F">
      <w:pPr>
        <w:numPr>
          <w:ilvl w:val="0"/>
          <w:numId w:val="5"/>
        </w:numPr>
        <w:spacing w:line="360" w:lineRule="auto"/>
        <w:rPr>
          <w:b/>
          <w:u w:val="single"/>
        </w:rPr>
      </w:pPr>
      <w:r w:rsidRPr="00C40D1F">
        <w:t>Added generating report into Membership Package for admins</w:t>
      </w:r>
    </w:p>
    <w:p w:rsidR="00A64646" w:rsidRPr="00C40D1F" w:rsidRDefault="00A64646" w:rsidP="00C40D1F">
      <w:pPr>
        <w:numPr>
          <w:ilvl w:val="0"/>
          <w:numId w:val="5"/>
        </w:numPr>
        <w:spacing w:line="360" w:lineRule="auto"/>
        <w:rPr>
          <w:b/>
          <w:u w:val="single"/>
        </w:rPr>
      </w:pPr>
      <w:r w:rsidRPr="00C40D1F">
        <w:t>Added sales report into Payment Management for admins</w:t>
      </w:r>
    </w:p>
    <w:p w:rsidR="00A64646" w:rsidRPr="00C40D1F" w:rsidRDefault="00A64646" w:rsidP="00C40D1F">
      <w:pPr>
        <w:numPr>
          <w:ilvl w:val="0"/>
          <w:numId w:val="5"/>
        </w:numPr>
        <w:spacing w:line="360" w:lineRule="auto"/>
        <w:rPr>
          <w:b/>
          <w:u w:val="single"/>
        </w:rPr>
      </w:pPr>
      <w:r w:rsidRPr="00C40D1F">
        <w:t>Moves notification for new products into movies management</w:t>
      </w:r>
    </w:p>
    <w:p w:rsidR="00A64646" w:rsidRPr="00C40D1F" w:rsidRDefault="00A64646" w:rsidP="00C40D1F">
      <w:pPr>
        <w:numPr>
          <w:ilvl w:val="0"/>
          <w:numId w:val="5"/>
        </w:numPr>
        <w:spacing w:line="360" w:lineRule="auto"/>
        <w:rPr>
          <w:b/>
          <w:u w:val="single"/>
        </w:rPr>
      </w:pPr>
      <w:r w:rsidRPr="00C40D1F">
        <w:t>Moves rental made by the user into rental management</w:t>
      </w:r>
    </w:p>
    <w:p w:rsidR="00D16120" w:rsidRPr="00C40D1F" w:rsidRDefault="00D16120" w:rsidP="00C40D1F">
      <w:pPr>
        <w:numPr>
          <w:ilvl w:val="0"/>
          <w:numId w:val="5"/>
        </w:numPr>
        <w:spacing w:line="360" w:lineRule="auto"/>
        <w:rPr>
          <w:b/>
          <w:u w:val="single"/>
        </w:rPr>
      </w:pPr>
      <w:r w:rsidRPr="00C40D1F">
        <w:t>Changes on key phrases</w:t>
      </w:r>
    </w:p>
    <w:p w:rsidR="00E37720" w:rsidRPr="00C40D1F" w:rsidRDefault="00E37720" w:rsidP="00C40D1F">
      <w:pPr>
        <w:spacing w:line="360" w:lineRule="auto"/>
        <w:rPr>
          <w:b/>
          <w:u w:val="single"/>
        </w:rPr>
      </w:pPr>
    </w:p>
    <w:p w:rsidR="00E37720" w:rsidRPr="00C40D1F" w:rsidRDefault="00E37720" w:rsidP="00C40D1F">
      <w:pPr>
        <w:pStyle w:val="Heading1"/>
        <w:numPr>
          <w:ilvl w:val="1"/>
          <w:numId w:val="1"/>
        </w:numPr>
        <w:spacing w:line="360" w:lineRule="auto"/>
        <w:rPr>
          <w:rFonts w:cs="Times New Roman"/>
        </w:rPr>
      </w:pPr>
      <w:bookmarkStart w:id="3" w:name="_Toc24593366"/>
      <w:r w:rsidRPr="00C40D1F">
        <w:rPr>
          <w:rFonts w:cs="Times New Roman"/>
        </w:rPr>
        <w:t>Research</w:t>
      </w:r>
      <w:bookmarkEnd w:id="3"/>
    </w:p>
    <w:p w:rsidR="00E37720" w:rsidRPr="00C40D1F" w:rsidRDefault="00E37720" w:rsidP="00C40D1F">
      <w:pPr>
        <w:spacing w:line="360" w:lineRule="auto"/>
        <w:ind w:left="840"/>
      </w:pPr>
      <w:r w:rsidRPr="00C40D1F">
        <w:t>Research has been conducted on 5 key phrases and 3 similar systems. The method being used is fact finding from online sources.</w:t>
      </w:r>
    </w:p>
    <w:p w:rsidR="00E37720" w:rsidRPr="00C40D1F" w:rsidRDefault="00E37720" w:rsidP="00C40D1F">
      <w:pPr>
        <w:spacing w:line="360" w:lineRule="auto"/>
      </w:pPr>
    </w:p>
    <w:p w:rsidR="00BF0948" w:rsidRPr="00C40D1F" w:rsidRDefault="00E37720" w:rsidP="00C40D1F">
      <w:pPr>
        <w:pStyle w:val="Heading1"/>
        <w:numPr>
          <w:ilvl w:val="0"/>
          <w:numId w:val="1"/>
        </w:numPr>
        <w:spacing w:line="360" w:lineRule="auto"/>
        <w:rPr>
          <w:rFonts w:cs="Times New Roman"/>
        </w:rPr>
      </w:pPr>
      <w:bookmarkStart w:id="4" w:name="_Toc24593367"/>
      <w:r w:rsidRPr="00C40D1F">
        <w:rPr>
          <w:rFonts w:cs="Times New Roman"/>
        </w:rPr>
        <w:t>Key Work during the Next Period</w:t>
      </w:r>
      <w:bookmarkEnd w:id="4"/>
    </w:p>
    <w:p w:rsidR="00E37720" w:rsidRPr="00C40D1F" w:rsidRDefault="005B2EBF" w:rsidP="00C40D1F">
      <w:pPr>
        <w:spacing w:line="360" w:lineRule="auto"/>
        <w:ind w:left="720"/>
      </w:pPr>
      <w:r w:rsidRPr="00C40D1F">
        <w:t>Develop ERD, DFD, UML and Use Case Diagram.</w:t>
      </w:r>
      <w:r w:rsidR="00E37720" w:rsidRPr="00C40D1F">
        <w:br w:type="page"/>
      </w:r>
    </w:p>
    <w:p w:rsidR="00E37720" w:rsidRPr="00C40D1F" w:rsidRDefault="00343ACE" w:rsidP="00C40D1F">
      <w:pPr>
        <w:pStyle w:val="Heading1"/>
        <w:spacing w:line="360" w:lineRule="auto"/>
        <w:rPr>
          <w:rFonts w:cs="Times New Roman"/>
        </w:rPr>
      </w:pPr>
      <w:bookmarkStart w:id="5" w:name="_Toc24593368"/>
      <w:r w:rsidRPr="00C40D1F">
        <w:rPr>
          <w:rFonts w:cs="Times New Roman"/>
        </w:rPr>
        <w:lastRenderedPageBreak/>
        <w:t>Appendix A</w:t>
      </w:r>
      <w:bookmarkEnd w:id="5"/>
    </w:p>
    <w:p w:rsidR="00343ACE" w:rsidRPr="00C40D1F" w:rsidRDefault="00343ACE" w:rsidP="00C40D1F">
      <w:pPr>
        <w:pStyle w:val="Heading2"/>
        <w:spacing w:line="360" w:lineRule="auto"/>
        <w:rPr>
          <w:rFonts w:ascii="Times New Roman" w:hAnsi="Times New Roman" w:cs="Times New Roman"/>
          <w:b/>
        </w:rPr>
      </w:pPr>
      <w:bookmarkStart w:id="6" w:name="_Toc24593369"/>
      <w:r w:rsidRPr="00C40D1F">
        <w:rPr>
          <w:rFonts w:ascii="Times New Roman" w:hAnsi="Times New Roman" w:cs="Times New Roman"/>
          <w:b/>
        </w:rPr>
        <w:t>Introduction</w:t>
      </w:r>
      <w:bookmarkEnd w:id="6"/>
    </w:p>
    <w:p w:rsidR="00343ACE" w:rsidRPr="00C40D1F" w:rsidRDefault="00343ACE" w:rsidP="00C40D1F">
      <w:pPr>
        <w:spacing w:line="360" w:lineRule="auto"/>
      </w:pPr>
      <w:r w:rsidRPr="00C40D1F">
        <w:t xml:space="preserve">The purpose of this literature review is to conduct findings and obtain necessary knowledge to develop a movie rental website. To conduct this literature review, fact finding on online sources will be used and 3 similar websites relevant to movie rental website will be chosen. </w:t>
      </w:r>
    </w:p>
    <w:p w:rsidR="00343ACE" w:rsidRPr="00C40D1F" w:rsidRDefault="00343ACE" w:rsidP="00C40D1F">
      <w:pPr>
        <w:spacing w:line="360" w:lineRule="auto"/>
      </w:pPr>
    </w:p>
    <w:p w:rsidR="00343ACE" w:rsidRPr="00C40D1F" w:rsidRDefault="00343ACE" w:rsidP="00C40D1F">
      <w:pPr>
        <w:pStyle w:val="Heading2"/>
        <w:spacing w:line="360" w:lineRule="auto"/>
        <w:rPr>
          <w:rFonts w:ascii="Times New Roman" w:hAnsi="Times New Roman" w:cs="Times New Roman"/>
          <w:b/>
          <w:u w:val="single"/>
        </w:rPr>
      </w:pPr>
      <w:bookmarkStart w:id="7" w:name="_Toc24593370"/>
      <w:r w:rsidRPr="00C40D1F">
        <w:rPr>
          <w:rFonts w:ascii="Times New Roman" w:hAnsi="Times New Roman" w:cs="Times New Roman"/>
          <w:b/>
          <w:u w:val="single"/>
        </w:rPr>
        <w:t>A1. Literature Review on the Key Phrases</w:t>
      </w:r>
      <w:bookmarkEnd w:id="7"/>
    </w:p>
    <w:p w:rsidR="00343ACE" w:rsidRPr="00C40D1F" w:rsidRDefault="0004175B" w:rsidP="00C40D1F">
      <w:pPr>
        <w:pStyle w:val="Heading3"/>
        <w:spacing w:line="360" w:lineRule="auto"/>
        <w:ind w:left="720"/>
        <w:rPr>
          <w:rFonts w:ascii="Times New Roman" w:hAnsi="Times New Roman" w:cs="Times New Roman"/>
          <w:b/>
          <w:u w:val="single"/>
        </w:rPr>
      </w:pPr>
      <w:bookmarkStart w:id="8" w:name="_Toc24593371"/>
      <w:r w:rsidRPr="00C40D1F">
        <w:rPr>
          <w:rFonts w:ascii="Times New Roman" w:hAnsi="Times New Roman" w:cs="Times New Roman"/>
          <w:b/>
          <w:u w:val="single"/>
        </w:rPr>
        <w:t>Watch Movie Online</w:t>
      </w:r>
      <w:bookmarkEnd w:id="8"/>
    </w:p>
    <w:p w:rsidR="00653D40" w:rsidRPr="00C40D1F" w:rsidRDefault="00D25F37" w:rsidP="00C40D1F">
      <w:pPr>
        <w:spacing w:line="360" w:lineRule="auto"/>
        <w:ind w:left="720"/>
      </w:pPr>
      <w:r w:rsidRPr="00C40D1F">
        <w:t>Watching movies online is a popular form of entertainment for who prefer to remain indoors during their free time. Watching movies not only helps relax the person mind, they also get to experience high levels of concentration which is good for their brain and relaxing on a couch to watch movies for hours also heals their body of a long tiresome day or week</w:t>
      </w:r>
      <w:r w:rsidR="00455BD6" w:rsidRPr="00C40D1F">
        <w:t xml:space="preserve"> </w:t>
      </w:r>
      <w:r w:rsidR="00455BD6" w:rsidRPr="00C40D1F">
        <w:fldChar w:fldCharType="begin" w:fldLock="1"/>
      </w:r>
      <w:r w:rsidR="00455BD6" w:rsidRPr="00C40D1F">
        <w:instrText>ADDIN CSL_CITATION {"citationItems":[{"id":"ITEM-1","itemData":{"URL":"https://www.leclercbrothers.com/benefits-watching-movies-online/","accessed":{"date-parts":[["2019","11","2"]]},"author":[{"dropping-particle":"","family":"LL Brothers Entertainment Geeks","given":"","non-dropping-particle":"","parse-names":false,"suffix":""}],"id":"ITEM-1","issued":{"date-parts":[["0"]]},"title":"Benefits of Watching Movies Online","type":"webpage"},"uris":["http://www.mendeley.com/documents/?uuid=4a5a9917-567e-4842-b3ff-720909746da8"]}],"mendeley":{"formattedCitation":"(LL Brothers Entertainment Geeks, n.d.)","plainTextFormattedCitation":"(LL Brothers Entertainment Geeks, n.d.)","previouslyFormattedCitation":"(LL Brothers Entertainment Geeks, n.d.)"},"properties":{"noteIndex":0},"schema":"https://github.com/citation-style-language/schema/raw/master/csl-citation.json"}</w:instrText>
      </w:r>
      <w:r w:rsidR="00455BD6" w:rsidRPr="00C40D1F">
        <w:fldChar w:fldCharType="separate"/>
      </w:r>
      <w:r w:rsidR="00455BD6" w:rsidRPr="00C40D1F">
        <w:rPr>
          <w:noProof/>
        </w:rPr>
        <w:t>(LL Brothers Entertainment Geeks, n.d.)</w:t>
      </w:r>
      <w:r w:rsidR="00455BD6" w:rsidRPr="00C40D1F">
        <w:fldChar w:fldCharType="end"/>
      </w:r>
      <w:r w:rsidRPr="00C40D1F">
        <w:t xml:space="preserve">. </w:t>
      </w:r>
    </w:p>
    <w:p w:rsidR="00653D40" w:rsidRPr="00C40D1F" w:rsidRDefault="00D25F37" w:rsidP="00C40D1F">
      <w:pPr>
        <w:spacing w:line="360" w:lineRule="auto"/>
        <w:ind w:left="720"/>
      </w:pPr>
      <w:r w:rsidRPr="00C40D1F">
        <w:t xml:space="preserve">Today, we can watch movies on several platforms such as Facebook, YouTube, Netflix and more. Television and DVD players are used to be common </w:t>
      </w:r>
      <w:r w:rsidR="00653D40" w:rsidRPr="00C40D1F">
        <w:t>when watch online movie were more expensive and dangerous than it used to be but now most of the legal website that is providing users to watch movie online are free and under legal company which has better security to protect their users</w:t>
      </w:r>
      <w:r w:rsidR="00455BD6" w:rsidRPr="00C40D1F">
        <w:t xml:space="preserve"> </w:t>
      </w:r>
      <w:r w:rsidR="00455BD6" w:rsidRPr="00C40D1F">
        <w:fldChar w:fldCharType="begin" w:fldLock="1"/>
      </w:r>
      <w:r w:rsidR="00455BD6" w:rsidRPr="00C40D1F">
        <w:instrText>ADDIN CSL_CITATION {"citationItems":[{"id":"ITEM-1","itemData":{"URL":"https://www.leclercbrothers.com/benefits-watching-movies-online/","accessed":{"date-parts":[["2019","11","2"]]},"author":[{"dropping-particle":"","family":"LL Brothers Entertainment Geeks","given":"","non-dropping-particle":"","parse-names":false,"suffix":""}],"id":"ITEM-1","issued":{"date-parts":[["0"]]},"title":"Benefits of Watching Movies Online","type":"webpage"},"uris":["http://www.mendeley.com/documents/?uuid=4a5a9917-567e-4842-b3ff-720909746da8"]}],"mendeley":{"formattedCitation":"(LL Brothers Entertainment Geeks, n.d.)","plainTextFormattedCitation":"(LL Brothers Entertainment Geeks, n.d.)","previouslyFormattedCitation":"(LL Brothers Entertainment Geeks, n.d.)"},"properties":{"noteIndex":0},"schema":"https://github.com/citation-style-language/schema/raw/master/csl-citation.json"}</w:instrText>
      </w:r>
      <w:r w:rsidR="00455BD6" w:rsidRPr="00C40D1F">
        <w:fldChar w:fldCharType="separate"/>
      </w:r>
      <w:r w:rsidR="00455BD6" w:rsidRPr="00C40D1F">
        <w:rPr>
          <w:noProof/>
        </w:rPr>
        <w:t>(LL Brothers Entertainment Geeks, n.d.)</w:t>
      </w:r>
      <w:r w:rsidR="00455BD6" w:rsidRPr="00C40D1F">
        <w:fldChar w:fldCharType="end"/>
      </w:r>
      <w:r w:rsidR="00653D40" w:rsidRPr="00C40D1F">
        <w:t>.</w:t>
      </w:r>
    </w:p>
    <w:p w:rsidR="00653D40" w:rsidRPr="00C40D1F" w:rsidRDefault="00653D40" w:rsidP="00C40D1F">
      <w:pPr>
        <w:spacing w:line="360" w:lineRule="auto"/>
        <w:ind w:left="720"/>
      </w:pPr>
      <w:r w:rsidRPr="00C40D1F">
        <w:t>There are several advantages of watching movie online. First, most of watch movie online platform offers varieties of movies from different genres. This is good compared to other online platform that offers limited number of movies to watch because the limitation applied will cause users sometime unable to find what movie they are looking for</w:t>
      </w:r>
      <w:r w:rsidR="00455BD6" w:rsidRPr="00C40D1F">
        <w:t xml:space="preserve"> </w:t>
      </w:r>
      <w:r w:rsidR="00455BD6" w:rsidRPr="00C40D1F">
        <w:fldChar w:fldCharType="begin" w:fldLock="1"/>
      </w:r>
      <w:r w:rsidR="00455BD6" w:rsidRPr="00C40D1F">
        <w:instrText>ADDIN CSL_CITATION {"citationItems":[{"id":"ITEM-1","itemData":{"URL":"https://www.leclercbrothers.com/benefits-watching-movies-online/","accessed":{"date-parts":[["2019","11","2"]]},"author":[{"dropping-particle":"","family":"LL Brothers Entertainment Geeks","given":"","non-dropping-particle":"","parse-names":false,"suffix":""}],"id":"ITEM-1","issued":{"date-parts":[["0"]]},"title":"Benefits of Watching Movies Online","type":"webpage"},"uris":["http://www.mendeley.com/documents/?uuid=4a5a9917-567e-4842-b3ff-720909746da8"]}],"mendeley":{"formattedCitation":"(LL Brothers Entertainment Geeks, n.d.)","plainTextFormattedCitation":"(LL Brothers Entertainment Geeks, n.d.)","previouslyFormattedCitation":"(LL Brothers Entertainment Geeks, n.d.)"},"properties":{"noteIndex":0},"schema":"https://github.com/citation-style-language/schema/raw/master/csl-citation.json"}</w:instrText>
      </w:r>
      <w:r w:rsidR="00455BD6" w:rsidRPr="00C40D1F">
        <w:fldChar w:fldCharType="separate"/>
      </w:r>
      <w:r w:rsidR="00455BD6" w:rsidRPr="00C40D1F">
        <w:rPr>
          <w:noProof/>
        </w:rPr>
        <w:t>(LL Brothers Entertainment Geeks, n.d.)</w:t>
      </w:r>
      <w:r w:rsidR="00455BD6" w:rsidRPr="00C40D1F">
        <w:fldChar w:fldCharType="end"/>
      </w:r>
      <w:r w:rsidRPr="00C40D1F">
        <w:t>.</w:t>
      </w:r>
    </w:p>
    <w:p w:rsidR="00653D40" w:rsidRPr="00C40D1F" w:rsidRDefault="00DB240C" w:rsidP="00C40D1F">
      <w:pPr>
        <w:spacing w:line="360" w:lineRule="auto"/>
        <w:ind w:left="720"/>
      </w:pPr>
      <w:r w:rsidRPr="00C40D1F">
        <w:t>Online movie platform also offer high quality movies on their sites to make sure their users has an enjoyable viewing experiences. This is better compared to DVDs because DVDs used to have a limited specific resolutions that is low</w:t>
      </w:r>
      <w:r w:rsidR="00455BD6" w:rsidRPr="00C40D1F">
        <w:t xml:space="preserve"> </w:t>
      </w:r>
      <w:r w:rsidR="00455BD6" w:rsidRPr="00C40D1F">
        <w:fldChar w:fldCharType="begin" w:fldLock="1"/>
      </w:r>
      <w:r w:rsidR="00455BD6" w:rsidRPr="00C40D1F">
        <w:instrText>ADDIN CSL_CITATION {"citationItems":[{"id":"ITEM-1","itemData":{"URL":"https://www.leclercbrothers.com/benefits-watching-movies-online/","accessed":{"date-parts":[["2019","11","2"]]},"author":[{"dropping-particle":"","family":"LL Brothers Entertainment Geeks","given":"","non-dropping-particle":"","parse-names":false,"suffix":""}],"id":"ITEM-1","issued":{"date-parts":[["0"]]},"title":"Benefits of Watching Movies Online","type":"webpage"},"uris":["http://www.mendeley.com/documents/?uuid=4a5a9917-567e-4842-b3ff-720909746da8"]}],"mendeley":{"formattedCitation":"(LL Brothers Entertainment Geeks, n.d.)","plainTextFormattedCitation":"(LL Brothers Entertainment Geeks, n.d.)","previouslyFormattedCitation":"(LL Brothers Entertainment Geeks, n.d.)"},"properties":{"noteIndex":0},"schema":"https://github.com/citation-style-language/schema/raw/master/csl-citation.json"}</w:instrText>
      </w:r>
      <w:r w:rsidR="00455BD6" w:rsidRPr="00C40D1F">
        <w:fldChar w:fldCharType="separate"/>
      </w:r>
      <w:r w:rsidR="00455BD6" w:rsidRPr="00C40D1F">
        <w:rPr>
          <w:noProof/>
        </w:rPr>
        <w:t>(LL Brothers Entertainment Geeks, n.d.)</w:t>
      </w:r>
      <w:r w:rsidR="00455BD6" w:rsidRPr="00C40D1F">
        <w:fldChar w:fldCharType="end"/>
      </w:r>
      <w:r w:rsidRPr="00C40D1F">
        <w:t>.</w:t>
      </w:r>
    </w:p>
    <w:p w:rsidR="00DB240C" w:rsidRPr="00C40D1F" w:rsidRDefault="00DB240C" w:rsidP="00C40D1F">
      <w:pPr>
        <w:spacing w:line="360" w:lineRule="auto"/>
        <w:ind w:left="720"/>
      </w:pPr>
    </w:p>
    <w:p w:rsidR="00455BD6" w:rsidRDefault="00DB240C" w:rsidP="00C40D1F">
      <w:pPr>
        <w:spacing w:line="360" w:lineRule="auto"/>
        <w:ind w:left="720"/>
      </w:pPr>
      <w:r w:rsidRPr="00C40D1F">
        <w:lastRenderedPageBreak/>
        <w:t>Other than that, online movie platform offers flexibility to their users which they are able to watch movies anywhere anytime they want. The only thing they need is a mobile devices and a stable connection to their movie sites</w:t>
      </w:r>
      <w:r w:rsidR="00455BD6" w:rsidRPr="00C40D1F">
        <w:t xml:space="preserve"> </w:t>
      </w:r>
      <w:r w:rsidR="00455BD6" w:rsidRPr="00C40D1F">
        <w:fldChar w:fldCharType="begin" w:fldLock="1"/>
      </w:r>
      <w:r w:rsidR="001219F5" w:rsidRPr="00C40D1F">
        <w:instrText>ADDIN CSL_CITATION {"citationItems":[{"id":"ITEM-1","itemData":{"URL":"https://www.leclercbrothers.com/benefits-watching-movies-online/","accessed":{"date-parts":[["2019","11","2"]]},"author":[{"dropping-particle":"","family":"LL Brothers Entertainment Geeks","given":"","non-dropping-particle":"","parse-names":false,"suffix":""}],"id":"ITEM-1","issued":{"date-parts":[["0"]]},"title":"Benefits of Watching Movies Online","type":"webpage"},"uris":["http://www.mendeley.com/documents/?uuid=4a5a9917-567e-4842-b3ff-720909746da8"]}],"mendeley":{"formattedCitation":"(LL Brothers Entertainment Geeks, n.d.)","plainTextFormattedCitation":"(LL Brothers Entertainment Geeks, n.d.)","previouslyFormattedCitation":"(LL Brothers Entertainment Geeks, n.d.)"},"properties":{"noteIndex":0},"schema":"https://github.com/citation-style-language/schema/raw/master/csl-citation.json"}</w:instrText>
      </w:r>
      <w:r w:rsidR="00455BD6" w:rsidRPr="00C40D1F">
        <w:fldChar w:fldCharType="separate"/>
      </w:r>
      <w:r w:rsidR="00455BD6" w:rsidRPr="00C40D1F">
        <w:rPr>
          <w:noProof/>
        </w:rPr>
        <w:t>(LL Brothers Entertainment Geeks, n.d.)</w:t>
      </w:r>
      <w:r w:rsidR="00455BD6" w:rsidRPr="00C40D1F">
        <w:fldChar w:fldCharType="end"/>
      </w:r>
      <w:r w:rsidRPr="00C40D1F">
        <w:t>.</w:t>
      </w:r>
    </w:p>
    <w:p w:rsidR="00C40D1F" w:rsidRPr="00C40D1F" w:rsidRDefault="00C40D1F" w:rsidP="00C40D1F">
      <w:pPr>
        <w:spacing w:line="360" w:lineRule="auto"/>
        <w:ind w:left="720"/>
      </w:pPr>
    </w:p>
    <w:p w:rsidR="00DB240C" w:rsidRPr="00C40D1F" w:rsidRDefault="00455BD6" w:rsidP="00C40D1F">
      <w:pPr>
        <w:pStyle w:val="Heading3"/>
        <w:spacing w:line="360" w:lineRule="auto"/>
        <w:ind w:left="720"/>
        <w:rPr>
          <w:rFonts w:ascii="Times New Roman" w:hAnsi="Times New Roman" w:cs="Times New Roman"/>
          <w:b/>
          <w:u w:val="single"/>
        </w:rPr>
      </w:pPr>
      <w:bookmarkStart w:id="9" w:name="_Toc24593372"/>
      <w:r w:rsidRPr="00C40D1F">
        <w:rPr>
          <w:rFonts w:ascii="Times New Roman" w:hAnsi="Times New Roman" w:cs="Times New Roman"/>
          <w:b/>
          <w:u w:val="single"/>
        </w:rPr>
        <w:t>Movie Renting</w:t>
      </w:r>
      <w:bookmarkEnd w:id="9"/>
    </w:p>
    <w:p w:rsidR="00455BD6" w:rsidRPr="00C40D1F" w:rsidRDefault="005131CC" w:rsidP="00C40D1F">
      <w:pPr>
        <w:spacing w:line="360" w:lineRule="auto"/>
        <w:ind w:left="720"/>
      </w:pPr>
      <w:r w:rsidRPr="00C40D1F">
        <w:t>Movie renting works differently on different platforms</w:t>
      </w:r>
      <w:r w:rsidR="00941FBA" w:rsidRPr="00C40D1F">
        <w:t xml:space="preserve">. In this case, movie renting on Android platform will be used as an example. Movie Renting on Android platform has 2 time constraint which is </w:t>
      </w:r>
    </w:p>
    <w:p w:rsidR="00941FBA" w:rsidRPr="00C40D1F" w:rsidRDefault="00941FBA" w:rsidP="00C40D1F">
      <w:pPr>
        <w:numPr>
          <w:ilvl w:val="0"/>
          <w:numId w:val="3"/>
        </w:numPr>
        <w:spacing w:line="360" w:lineRule="auto"/>
      </w:pPr>
      <w:r w:rsidRPr="00C40D1F">
        <w:t>How much time the user have to start the movie from the time they rent</w:t>
      </w:r>
    </w:p>
    <w:p w:rsidR="00C40D1F" w:rsidRPr="00C40D1F" w:rsidRDefault="00941FBA" w:rsidP="00C40D1F">
      <w:pPr>
        <w:numPr>
          <w:ilvl w:val="0"/>
          <w:numId w:val="3"/>
        </w:numPr>
        <w:spacing w:line="360" w:lineRule="auto"/>
      </w:pPr>
      <w:r w:rsidRPr="00C40D1F">
        <w:t>How much time the user have to finish watching the movie from time they start it</w:t>
      </w:r>
    </w:p>
    <w:p w:rsidR="00941FBA" w:rsidRPr="00C40D1F" w:rsidRDefault="005131CC" w:rsidP="00C40D1F">
      <w:pPr>
        <w:spacing w:line="360" w:lineRule="auto"/>
        <w:ind w:left="720"/>
        <w:jc w:val="center"/>
      </w:pPr>
      <w:r w:rsidRPr="00C40D1F">
        <w:rPr>
          <w:noProof/>
        </w:rPr>
        <w:drawing>
          <wp:inline distT="0" distB="0" distL="0" distR="0" wp14:anchorId="71362307" wp14:editId="7D5E9F51">
            <wp:extent cx="2696845" cy="3954780"/>
            <wp:effectExtent l="0" t="0" r="825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02604" cy="3963225"/>
                    </a:xfrm>
                    <a:prstGeom prst="rect">
                      <a:avLst/>
                    </a:prstGeom>
                  </pic:spPr>
                </pic:pic>
              </a:graphicData>
            </a:graphic>
          </wp:inline>
        </w:drawing>
      </w:r>
    </w:p>
    <w:p w:rsidR="005131CC" w:rsidRPr="00C40D1F" w:rsidRDefault="005131CC" w:rsidP="00C40D1F">
      <w:pPr>
        <w:spacing w:line="360" w:lineRule="auto"/>
        <w:ind w:left="720"/>
        <w:jc w:val="center"/>
        <w:rPr>
          <w:b/>
        </w:rPr>
      </w:pPr>
      <w:r w:rsidRPr="00C40D1F">
        <w:rPr>
          <w:b/>
        </w:rPr>
        <w:t xml:space="preserve">Figure </w:t>
      </w:r>
      <w:r w:rsidR="00476C4E" w:rsidRPr="00C40D1F">
        <w:rPr>
          <w:b/>
        </w:rPr>
        <w:t>1</w:t>
      </w:r>
      <w:r w:rsidRPr="00C40D1F">
        <w:rPr>
          <w:b/>
        </w:rPr>
        <w:t>.1</w:t>
      </w:r>
      <w:r w:rsidR="00205B64" w:rsidRPr="00C40D1F">
        <w:rPr>
          <w:b/>
        </w:rPr>
        <w:t xml:space="preserve"> </w:t>
      </w:r>
      <w:r w:rsidR="00205B64" w:rsidRPr="00C40D1F">
        <w:rPr>
          <w:b/>
        </w:rPr>
        <w:fldChar w:fldCharType="begin" w:fldLock="1"/>
      </w:r>
      <w:r w:rsidR="00461690" w:rsidRPr="00C40D1F">
        <w:rPr>
          <w:b/>
        </w:rPr>
        <w:instrText>ADDIN CSL_CITATION {"citationItems":[{"id":"ITEM-1","itemData":{"URL":"https://www.quora.com/How-does-renting-work-in-Google-Play-Movies","accessed":{"date-parts":[["2019","11","2"]]},"author":[{"dropping-particle":"","family":"Ho","given":"Kelvin","non-dropping-particle":"","parse-names":false,"suffix":""}],"id":"ITEM-1","issued":{"date-parts":[["2015"]]},"title":"How does renting work in Google Play Movies?","type":"webpage"},"uris":["http://www.mendeley.com/documents/?uuid=23022f2f-a29d-4540-8fe0-acd70f806074"]}],"mendeley":{"formattedCitation":"(Ho, 2015)","plainTextFormattedCitation":"(Ho, 2015)","previouslyFormattedCitation":"(Ho, 2015)"},"properties":{"noteIndex":0},"schema":"https://github.com/citation-style-language/schema/raw/master/csl-citation.json"}</w:instrText>
      </w:r>
      <w:r w:rsidR="00205B64" w:rsidRPr="00C40D1F">
        <w:rPr>
          <w:b/>
        </w:rPr>
        <w:fldChar w:fldCharType="separate"/>
      </w:r>
      <w:r w:rsidR="00205B64" w:rsidRPr="00C40D1F">
        <w:rPr>
          <w:noProof/>
        </w:rPr>
        <w:t>(Ho, 2015)</w:t>
      </w:r>
      <w:r w:rsidR="00205B64" w:rsidRPr="00C40D1F">
        <w:rPr>
          <w:b/>
        </w:rPr>
        <w:fldChar w:fldCharType="end"/>
      </w:r>
    </w:p>
    <w:p w:rsidR="00966C3B" w:rsidRPr="00C40D1F" w:rsidRDefault="005131CC" w:rsidP="00C40D1F">
      <w:pPr>
        <w:spacing w:line="360" w:lineRule="auto"/>
        <w:ind w:left="720"/>
      </w:pPr>
      <w:r w:rsidRPr="00C40D1F">
        <w:lastRenderedPageBreak/>
        <w:t xml:space="preserve">From </w:t>
      </w:r>
      <w:r w:rsidRPr="00C40D1F">
        <w:rPr>
          <w:b/>
        </w:rPr>
        <w:t xml:space="preserve">Figure </w:t>
      </w:r>
      <w:r w:rsidR="00476C4E" w:rsidRPr="00C40D1F">
        <w:rPr>
          <w:b/>
        </w:rPr>
        <w:t>1</w:t>
      </w:r>
      <w:r w:rsidRPr="00C40D1F">
        <w:rPr>
          <w:b/>
        </w:rPr>
        <w:t>.1</w:t>
      </w:r>
      <w:r w:rsidRPr="00C40D1F">
        <w:t xml:space="preserve">, there is an information about Rental Period. </w:t>
      </w:r>
      <w:r w:rsidR="001219F5" w:rsidRPr="00C40D1F">
        <w:t xml:space="preserve">The movie rented in </w:t>
      </w:r>
      <w:r w:rsidR="00476C4E" w:rsidRPr="00C40D1F">
        <w:rPr>
          <w:b/>
        </w:rPr>
        <w:t>Figure 1</w:t>
      </w:r>
      <w:r w:rsidR="001219F5" w:rsidRPr="00C40D1F">
        <w:rPr>
          <w:b/>
        </w:rPr>
        <w:t xml:space="preserve">.1 </w:t>
      </w:r>
      <w:r w:rsidR="001219F5" w:rsidRPr="00C40D1F">
        <w:t xml:space="preserve">has 30 days for the user to start watching the movie before it expired from their list. When they start watching the movie, the will have another 48 hours that they are able to watch the movie again and again until the movie is expired from their list </w:t>
      </w:r>
      <w:r w:rsidR="001219F5" w:rsidRPr="00C40D1F">
        <w:fldChar w:fldCharType="begin" w:fldLock="1"/>
      </w:r>
      <w:r w:rsidR="00205B64" w:rsidRPr="00C40D1F">
        <w:instrText>ADDIN CSL_CITATION {"citationItems":[{"id":"ITEM-1","itemData":{"URL":"https://www.quora.com/How-does-renting-work-in-Google-Play-Movies","accessed":{"date-parts":[["2019","11","2"]]},"author":[{"dropping-particle":"","family":"Ho","given":"Kelvin","non-dropping-particle":"","parse-names":false,"suffix":""}],"id":"ITEM-1","issued":{"date-parts":[["2015"]]},"title":"How does renting work in Google Play Movies?","type":"webpage"},"uris":["http://www.mendeley.com/documents/?uuid=23022f2f-a29d-4540-8fe0-acd70f806074"]}],"mendeley":{"formattedCitation":"(Ho, 2015)","plainTextFormattedCitation":"(Ho, 2015)","previouslyFormattedCitation":"(Ho, 2015)"},"properties":{"noteIndex":0},"schema":"https://github.com/citation-style-language/schema/raw/master/csl-citation.json"}</w:instrText>
      </w:r>
      <w:r w:rsidR="001219F5" w:rsidRPr="00C40D1F">
        <w:fldChar w:fldCharType="separate"/>
      </w:r>
      <w:r w:rsidR="001219F5" w:rsidRPr="00C40D1F">
        <w:rPr>
          <w:noProof/>
        </w:rPr>
        <w:t>(Ho, 2015)</w:t>
      </w:r>
      <w:r w:rsidR="001219F5" w:rsidRPr="00C40D1F">
        <w:fldChar w:fldCharType="end"/>
      </w:r>
      <w:r w:rsidR="001219F5" w:rsidRPr="00C40D1F">
        <w:t>.</w:t>
      </w:r>
    </w:p>
    <w:p w:rsidR="005131CC" w:rsidRPr="00C40D1F" w:rsidRDefault="00966C3B" w:rsidP="00C40D1F">
      <w:pPr>
        <w:pStyle w:val="Heading3"/>
        <w:spacing w:line="360" w:lineRule="auto"/>
        <w:ind w:left="720"/>
        <w:rPr>
          <w:rFonts w:ascii="Times New Roman" w:hAnsi="Times New Roman" w:cs="Times New Roman"/>
          <w:b/>
          <w:u w:val="single"/>
        </w:rPr>
      </w:pPr>
      <w:bookmarkStart w:id="10" w:name="_Toc24593373"/>
      <w:r w:rsidRPr="00C40D1F">
        <w:rPr>
          <w:rFonts w:ascii="Times New Roman" w:hAnsi="Times New Roman" w:cs="Times New Roman"/>
          <w:b/>
          <w:u w:val="single"/>
        </w:rPr>
        <w:t>Online Movie Store</w:t>
      </w:r>
      <w:bookmarkEnd w:id="10"/>
    </w:p>
    <w:p w:rsidR="0026439B" w:rsidRPr="00C40D1F" w:rsidRDefault="00966C3B" w:rsidP="00C40D1F">
      <w:pPr>
        <w:spacing w:line="360" w:lineRule="auto"/>
        <w:ind w:left="720"/>
      </w:pPr>
      <w:r w:rsidRPr="00C40D1F">
        <w:t xml:space="preserve">Back in 80s where Blockbuster is still a movie store that sells and rents out movies to their customer before they ceased their operation globally in 2013 due to </w:t>
      </w:r>
      <w:r w:rsidR="0026439B" w:rsidRPr="00C40D1F">
        <w:t>Netflix offers online streaming for their users that Blockbuster is not c</w:t>
      </w:r>
      <w:r w:rsidR="00C40D1F">
        <w:t>apable for.</w:t>
      </w:r>
    </w:p>
    <w:p w:rsidR="005131CC" w:rsidRPr="00C40D1F" w:rsidRDefault="0026439B" w:rsidP="00C40D1F">
      <w:pPr>
        <w:spacing w:line="360" w:lineRule="auto"/>
        <w:ind w:left="720"/>
      </w:pPr>
      <w:r w:rsidRPr="00C40D1F">
        <w:t>Online movie store offers simple steps for their users to register and grant access to the website. The movies usually will be categorized into huge variety of genres for the users to look upon and use online payment method to rent the movie for a certain of period which enable the users to shop anywhere and anytime without the needs to walk into a physical store and buy one movie that will be leave in the dust after they have finished the movies several times</w:t>
      </w:r>
      <w:r w:rsidR="00953700" w:rsidRPr="00C40D1F">
        <w:t xml:space="preserve"> </w:t>
      </w:r>
      <w:r w:rsidR="00953700" w:rsidRPr="00C40D1F">
        <w:fldChar w:fldCharType="begin" w:fldLock="1"/>
      </w:r>
      <w:r w:rsidR="00953700" w:rsidRPr="00C40D1F">
        <w:instrText>ADDIN CSL_CITATION {"citationItems":[{"id":"ITEM-1","itemData":{"URL":"https://www.discoverydesign.co.uk/blog/post/5-reasons-why-ecommerce-is-so-important-for-your-business/","accessed":{"date-parts":[["2019","11","2"]]},"author":[{"dropping-particle":"","family":"Discovery Design","given":"","non-dropping-particle":"","parse-names":false,"suffix":""}],"id":"ITEM-1","issued":{"date-parts":[["0"]]},"title":"5 Reasons Why Ecommerce Is So Important For Your Business","type":"webpage"},"uris":["http://www.mendeley.com/documents/?uuid=94b56b52-ef8b-47ca-a879-9707ea579ce1"]}],"mendeley":{"formattedCitation":"(Discovery Design, n.d.)","plainTextFormattedCitation":"(Discovery Design, n.d.)","previouslyFormattedCitation":"(Discovery Design, n.d.)"},"properties":{"noteIndex":0},"schema":"https://github.com/citation-style-language/schema/raw/master/csl-citation.json"}</w:instrText>
      </w:r>
      <w:r w:rsidR="00953700" w:rsidRPr="00C40D1F">
        <w:fldChar w:fldCharType="separate"/>
      </w:r>
      <w:r w:rsidR="00953700" w:rsidRPr="00C40D1F">
        <w:rPr>
          <w:noProof/>
        </w:rPr>
        <w:t>(Discovery Design, n.d.)</w:t>
      </w:r>
      <w:r w:rsidR="00953700" w:rsidRPr="00C40D1F">
        <w:fldChar w:fldCharType="end"/>
      </w:r>
      <w:r w:rsidRPr="00C40D1F">
        <w:t>.</w:t>
      </w:r>
    </w:p>
    <w:p w:rsidR="00FC39CB" w:rsidRPr="00C40D1F" w:rsidRDefault="00FC39CB" w:rsidP="00C40D1F">
      <w:pPr>
        <w:spacing w:line="360" w:lineRule="auto"/>
        <w:ind w:left="720"/>
      </w:pPr>
      <w:r w:rsidRPr="00C40D1F">
        <w:t xml:space="preserve">With online movie store, their users usually will receives notifications about new arrivals or promotions, they don’t have to walk in to the physical store and keep asking when new products will be arrived or new promotions that they will be doing from when to when. </w:t>
      </w:r>
    </w:p>
    <w:p w:rsidR="00D16120" w:rsidRPr="00C40D1F" w:rsidRDefault="00FC39CB" w:rsidP="00C40D1F">
      <w:pPr>
        <w:spacing w:line="360" w:lineRule="auto"/>
        <w:ind w:left="720"/>
      </w:pPr>
      <w:r w:rsidRPr="00C40D1F">
        <w:t>Most online movie store will offers certain membership packages to their users whether they want to enjoy certain benefits or not. The benefits usually contains of screen that can be streamed at the same time, quality of movie, remove certain limitations</w:t>
      </w:r>
      <w:r w:rsidR="00415A46" w:rsidRPr="00C40D1F">
        <w:t xml:space="preserve"> such as free movies that can be watched per day</w:t>
      </w:r>
      <w:r w:rsidRPr="00C40D1F">
        <w:t xml:space="preserve"> and more.</w:t>
      </w:r>
    </w:p>
    <w:p w:rsidR="00D16120" w:rsidRPr="00C40D1F" w:rsidRDefault="00D16120" w:rsidP="00C40D1F">
      <w:pPr>
        <w:spacing w:line="360" w:lineRule="auto"/>
      </w:pPr>
      <w:r w:rsidRPr="00C40D1F">
        <w:br w:type="page"/>
      </w:r>
    </w:p>
    <w:p w:rsidR="00FC39CB" w:rsidRPr="00C40D1F" w:rsidRDefault="00D16120" w:rsidP="00C40D1F">
      <w:pPr>
        <w:pStyle w:val="Heading3"/>
        <w:spacing w:line="360" w:lineRule="auto"/>
        <w:ind w:left="720"/>
        <w:rPr>
          <w:rFonts w:ascii="Times New Roman" w:hAnsi="Times New Roman" w:cs="Times New Roman"/>
          <w:b/>
          <w:u w:val="single"/>
        </w:rPr>
      </w:pPr>
      <w:bookmarkStart w:id="11" w:name="_Toc24593374"/>
      <w:r w:rsidRPr="00C40D1F">
        <w:rPr>
          <w:rFonts w:ascii="Times New Roman" w:hAnsi="Times New Roman" w:cs="Times New Roman"/>
          <w:b/>
          <w:u w:val="single"/>
        </w:rPr>
        <w:lastRenderedPageBreak/>
        <w:t>Genre</w:t>
      </w:r>
      <w:bookmarkEnd w:id="11"/>
    </w:p>
    <w:p w:rsidR="007B6BDC" w:rsidRPr="00C40D1F" w:rsidRDefault="007B6BDC" w:rsidP="00C40D1F">
      <w:pPr>
        <w:spacing w:line="360" w:lineRule="auto"/>
        <w:ind w:left="720"/>
      </w:pPr>
      <w:r w:rsidRPr="00C40D1F">
        <w:t>Genre is used to categorize movies because this makes it easier for viewer to search for what they have in mind. Genre consists of four elements such as characters, story, plot and setting which are used to categorize movies into different category genre</w:t>
      </w:r>
      <w:r w:rsidR="00461690" w:rsidRPr="00C40D1F">
        <w:t xml:space="preserve"> </w:t>
      </w:r>
      <w:r w:rsidR="00461690" w:rsidRPr="00C40D1F">
        <w:fldChar w:fldCharType="begin" w:fldLock="1"/>
      </w:r>
      <w:r w:rsidR="00461690"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00461690" w:rsidRPr="00C40D1F">
        <w:fldChar w:fldCharType="separate"/>
      </w:r>
      <w:r w:rsidR="00461690" w:rsidRPr="00C40D1F">
        <w:rPr>
          <w:noProof/>
        </w:rPr>
        <w:t>(Miline Library, n.d.)</w:t>
      </w:r>
      <w:r w:rsidR="00461690" w:rsidRPr="00C40D1F">
        <w:fldChar w:fldCharType="end"/>
      </w:r>
      <w:r w:rsidRPr="00C40D1F">
        <w:t xml:space="preserve">. </w:t>
      </w:r>
    </w:p>
    <w:p w:rsidR="007B6BDC" w:rsidRPr="00C40D1F" w:rsidRDefault="007B6BDC" w:rsidP="00C40D1F">
      <w:pPr>
        <w:spacing w:line="360" w:lineRule="auto"/>
        <w:ind w:left="720"/>
      </w:pPr>
      <w:r w:rsidRPr="00C40D1F">
        <w:t>Some common genres such as comedy will not be having a sub-genre comedy because sub-genre is based on the characters and story. There are more genres such as crime, war, spy, western, adventure, science fiction and more. Drama as a genre is sometime used to consider a movie when that particular movie is unable to fit into a more specific genre</w:t>
      </w:r>
      <w:r w:rsidR="00461690" w:rsidRPr="00C40D1F">
        <w:t xml:space="preserve"> </w:t>
      </w:r>
      <w:r w:rsidR="00461690" w:rsidRPr="00C40D1F">
        <w:fldChar w:fldCharType="begin" w:fldLock="1"/>
      </w:r>
      <w:r w:rsidR="00461690"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00461690" w:rsidRPr="00C40D1F">
        <w:fldChar w:fldCharType="separate"/>
      </w:r>
      <w:r w:rsidR="00461690" w:rsidRPr="00C40D1F">
        <w:rPr>
          <w:noProof/>
        </w:rPr>
        <w:t>(Miline Library, n.d.)</w:t>
      </w:r>
      <w:r w:rsidR="00461690" w:rsidRPr="00C40D1F">
        <w:fldChar w:fldCharType="end"/>
      </w:r>
      <w:r w:rsidRPr="00C40D1F">
        <w:t xml:space="preserve">. </w:t>
      </w:r>
    </w:p>
    <w:p w:rsidR="006F33EE" w:rsidRPr="00C40D1F" w:rsidRDefault="006F33EE" w:rsidP="00C40D1F">
      <w:pPr>
        <w:spacing w:line="360" w:lineRule="auto"/>
        <w:ind w:left="720"/>
      </w:pPr>
      <w:r w:rsidRPr="00C40D1F">
        <w:t>As mentioned above, there are a lot of sub-genres under one genre such as comedy. In this case, comedy genre will be used for further explanation in this topic. The sub-genre of comedy consist of slapstick, farce, satire and dark.</w:t>
      </w:r>
    </w:p>
    <w:p w:rsidR="006F33EE" w:rsidRPr="00C40D1F" w:rsidRDefault="006F33EE" w:rsidP="00C40D1F">
      <w:pPr>
        <w:spacing w:line="360" w:lineRule="auto"/>
        <w:ind w:left="720"/>
      </w:pPr>
      <w:r w:rsidRPr="00C40D1F">
        <w:t>Slapstick comedy involves physical actions such as falling down or hitting other people which becomes extreme at times and has unrealistic characters in unbelievable story or plot</w:t>
      </w:r>
      <w:r w:rsidR="00461690" w:rsidRPr="00C40D1F">
        <w:t xml:space="preserve"> </w:t>
      </w:r>
      <w:r w:rsidR="00461690" w:rsidRPr="00C40D1F">
        <w:fldChar w:fldCharType="begin" w:fldLock="1"/>
      </w:r>
      <w:r w:rsidR="00461690"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00461690" w:rsidRPr="00C40D1F">
        <w:fldChar w:fldCharType="separate"/>
      </w:r>
      <w:r w:rsidR="00461690" w:rsidRPr="00C40D1F">
        <w:rPr>
          <w:noProof/>
        </w:rPr>
        <w:t>(Miline Library, n.d.)</w:t>
      </w:r>
      <w:r w:rsidR="00461690" w:rsidRPr="00C40D1F">
        <w:fldChar w:fldCharType="end"/>
      </w:r>
      <w:r w:rsidRPr="00C40D1F">
        <w:t xml:space="preserve">. </w:t>
      </w:r>
    </w:p>
    <w:p w:rsidR="00461690" w:rsidRPr="00C40D1F" w:rsidRDefault="006F33EE" w:rsidP="00C40D1F">
      <w:pPr>
        <w:spacing w:line="360" w:lineRule="auto"/>
        <w:ind w:left="720"/>
      </w:pPr>
      <w:r w:rsidRPr="00C40D1F">
        <w:t>Farce comedy defined as funny plays or movies about ridicu</w:t>
      </w:r>
      <w:r w:rsidR="00E01E6B" w:rsidRPr="00C40D1F">
        <w:t xml:space="preserve">lous situations and events. This sub-genre does not consist any </w:t>
      </w:r>
      <w:r w:rsidR="00461690" w:rsidRPr="00C40D1F">
        <w:t xml:space="preserve">physical actions that is extreme at times as slapstick but this has a topic that is ridiculed in an extreme way </w:t>
      </w:r>
      <w:r w:rsidR="00461690" w:rsidRPr="00C40D1F">
        <w:fldChar w:fldCharType="begin" w:fldLock="1"/>
      </w:r>
      <w:r w:rsidR="00461690"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00461690" w:rsidRPr="00C40D1F">
        <w:fldChar w:fldCharType="separate"/>
      </w:r>
      <w:r w:rsidR="00461690" w:rsidRPr="00C40D1F">
        <w:rPr>
          <w:noProof/>
        </w:rPr>
        <w:t>(Miline Library, n.d.)</w:t>
      </w:r>
      <w:r w:rsidR="00461690" w:rsidRPr="00C40D1F">
        <w:fldChar w:fldCharType="end"/>
      </w:r>
      <w:r w:rsidR="00461690" w:rsidRPr="00C40D1F">
        <w:t>.</w:t>
      </w:r>
    </w:p>
    <w:p w:rsidR="00461690" w:rsidRPr="00C40D1F" w:rsidRDefault="00461690" w:rsidP="00C40D1F">
      <w:pPr>
        <w:spacing w:line="360" w:lineRule="auto"/>
        <w:ind w:left="720"/>
      </w:pPr>
      <w:r w:rsidRPr="00C40D1F">
        <w:t xml:space="preserve">Satire comedy is defined as using humor to shows that someone or something is foolish, weak or bad </w:t>
      </w:r>
      <w:r w:rsidRPr="00C40D1F">
        <w:fldChar w:fldCharType="begin" w:fldLock="1"/>
      </w:r>
      <w:r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Pr="00C40D1F">
        <w:fldChar w:fldCharType="separate"/>
      </w:r>
      <w:r w:rsidRPr="00C40D1F">
        <w:rPr>
          <w:noProof/>
        </w:rPr>
        <w:t>(Miline Library, n.d.)</w:t>
      </w:r>
      <w:r w:rsidRPr="00C40D1F">
        <w:fldChar w:fldCharType="end"/>
      </w:r>
      <w:r w:rsidRPr="00C40D1F">
        <w:t xml:space="preserve">. Satire plots usually consist story which is more realistic compared to slapstick and farce </w:t>
      </w:r>
      <w:r w:rsidRPr="00C40D1F">
        <w:fldChar w:fldCharType="begin" w:fldLock="1"/>
      </w:r>
      <w:r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Pr="00C40D1F">
        <w:fldChar w:fldCharType="separate"/>
      </w:r>
      <w:r w:rsidRPr="00C40D1F">
        <w:rPr>
          <w:noProof/>
        </w:rPr>
        <w:t>(Miline Library, n.d.)</w:t>
      </w:r>
      <w:r w:rsidRPr="00C40D1F">
        <w:fldChar w:fldCharType="end"/>
      </w:r>
      <w:r w:rsidRPr="00C40D1F">
        <w:t>.</w:t>
      </w:r>
    </w:p>
    <w:p w:rsidR="00F25C23" w:rsidRPr="00C40D1F" w:rsidRDefault="00461690" w:rsidP="00C40D1F">
      <w:pPr>
        <w:spacing w:line="360" w:lineRule="auto"/>
        <w:ind w:left="720"/>
      </w:pPr>
      <w:r w:rsidRPr="00C40D1F">
        <w:t xml:space="preserve">Dark comedy is a comedy that combining morbid and grotesque with humor and farce to gives disturbing effect. This sub-genre usually used to make fun of taboo topics like death </w:t>
      </w:r>
      <w:r w:rsidRPr="00C40D1F">
        <w:fldChar w:fldCharType="begin" w:fldLock="1"/>
      </w:r>
      <w:r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Pr="00C40D1F">
        <w:fldChar w:fldCharType="separate"/>
      </w:r>
      <w:r w:rsidRPr="00C40D1F">
        <w:rPr>
          <w:noProof/>
        </w:rPr>
        <w:t>(Miline Library, n.d.)</w:t>
      </w:r>
      <w:r w:rsidRPr="00C40D1F">
        <w:fldChar w:fldCharType="end"/>
      </w:r>
      <w:r w:rsidRPr="00C40D1F">
        <w:t xml:space="preserve">. The characters in this story usually goes to the point of being grotesque and not being funny </w:t>
      </w:r>
      <w:r w:rsidRPr="00C40D1F">
        <w:fldChar w:fldCharType="begin" w:fldLock="1"/>
      </w:r>
      <w:r w:rsidR="00B70982" w:rsidRPr="00C40D1F">
        <w:instrText>ADDIN CSL_CITATION {"citationItems":[{"id":"ITEM-1","itemData":{"URL":"https://milnepublishing.geneseo.edu/exploring-movie-construction-and-production/chapter/2-what-is-genre-and-how-is-it-determined/","accessed":{"date-parts":[["2019","11","2"]]},"author":[{"dropping-particle":"","family":"Miline Library","given":"","non-dropping-particle":"","parse-names":false,"suffix":""}],"id":"ITEM-1","issued":{"date-parts":[["0"]]},"title":"What Is Genre and How Is It Determined?","type":"webpage"},"uris":["http://www.mendeley.com/documents/?uuid=11936203-c891-458d-a169-d754c13d31de"]}],"mendeley":{"formattedCitation":"(Miline Library, n.d.)","plainTextFormattedCitation":"(Miline Library, n.d.)","previouslyFormattedCitation":"(Miline Library, n.d.)"},"properties":{"noteIndex":0},"schema":"https://github.com/citation-style-language/schema/raw/master/csl-citation.json"}</w:instrText>
      </w:r>
      <w:r w:rsidRPr="00C40D1F">
        <w:fldChar w:fldCharType="separate"/>
      </w:r>
      <w:r w:rsidRPr="00C40D1F">
        <w:rPr>
          <w:noProof/>
        </w:rPr>
        <w:t>(Miline Library, n.d.)</w:t>
      </w:r>
      <w:r w:rsidRPr="00C40D1F">
        <w:fldChar w:fldCharType="end"/>
      </w:r>
      <w:r w:rsidRPr="00C40D1F">
        <w:t>.</w:t>
      </w:r>
    </w:p>
    <w:p w:rsidR="00F25C23" w:rsidRPr="00C40D1F" w:rsidRDefault="00F25C23" w:rsidP="00C40D1F">
      <w:pPr>
        <w:spacing w:line="360" w:lineRule="auto"/>
      </w:pPr>
      <w:r w:rsidRPr="00C40D1F">
        <w:br w:type="page"/>
      </w:r>
    </w:p>
    <w:p w:rsidR="00461690" w:rsidRPr="00C40D1F" w:rsidRDefault="00F25C23" w:rsidP="00C40D1F">
      <w:pPr>
        <w:pStyle w:val="Heading3"/>
        <w:spacing w:line="360" w:lineRule="auto"/>
        <w:ind w:left="720"/>
        <w:rPr>
          <w:rFonts w:ascii="Times New Roman" w:hAnsi="Times New Roman" w:cs="Times New Roman"/>
          <w:b/>
          <w:u w:val="single"/>
        </w:rPr>
      </w:pPr>
      <w:bookmarkStart w:id="12" w:name="_Toc24593375"/>
      <w:r w:rsidRPr="00C40D1F">
        <w:rPr>
          <w:rFonts w:ascii="Times New Roman" w:hAnsi="Times New Roman" w:cs="Times New Roman"/>
          <w:b/>
          <w:u w:val="single"/>
        </w:rPr>
        <w:lastRenderedPageBreak/>
        <w:t>Online Marketing</w:t>
      </w:r>
      <w:bookmarkEnd w:id="12"/>
    </w:p>
    <w:p w:rsidR="006509C6" w:rsidRPr="00C40D1F" w:rsidRDefault="00F25C23" w:rsidP="00C40D1F">
      <w:pPr>
        <w:spacing w:line="360" w:lineRule="auto"/>
        <w:ind w:left="720"/>
      </w:pPr>
      <w:r w:rsidRPr="00C40D1F">
        <w:t>Online marketing is a method that uses internet to promote certain company products to potential buyers as targeted audiences</w:t>
      </w:r>
      <w:r w:rsidR="00B70982" w:rsidRPr="00C40D1F">
        <w:t xml:space="preserve"> </w:t>
      </w:r>
      <w:r w:rsidR="00B70982" w:rsidRPr="00C40D1F">
        <w:fldChar w:fldCharType="begin" w:fldLock="1"/>
      </w:r>
      <w:r w:rsidR="00B70982" w:rsidRPr="00C40D1F">
        <w:instrText>ADDIN CSL_CITATION {"citationItems":[{"id":"ITEM-1","itemData":{"URL":"https://www.techopedia.com/definition/26363/online-marketing","accessed":{"date-parts":[["2019","11","2"]]},"author":[{"dropping-particle":"","family":"techopedia","given":"","non-dropping-particle":"","parse-names":false,"suffix":""}],"id":"ITEM-1","issued":{"date-parts":[["0"]]},"title":"Online Marketing","type":"webpage"},"uris":["http://www.mendeley.com/documents/?uuid=f85b4eb4-16e2-4466-be7c-b44f1a40733f"]}],"mendeley":{"formattedCitation":"(techopedia, n.d.)","plainTextFormattedCitation":"(techopedia, n.d.)","previouslyFormattedCitation":"(techopedia, n.d.)"},"properties":{"noteIndex":0},"schema":"https://github.com/citation-style-language/schema/raw/master/csl-citation.json"}</w:instrText>
      </w:r>
      <w:r w:rsidR="00B70982" w:rsidRPr="00C40D1F">
        <w:fldChar w:fldCharType="separate"/>
      </w:r>
      <w:r w:rsidR="00B70982" w:rsidRPr="00C40D1F">
        <w:rPr>
          <w:noProof/>
        </w:rPr>
        <w:t>(techopedia, n.d.)</w:t>
      </w:r>
      <w:r w:rsidR="00B70982" w:rsidRPr="00C40D1F">
        <w:fldChar w:fldCharType="end"/>
      </w:r>
      <w:r w:rsidRPr="00C40D1F">
        <w:t>.</w:t>
      </w:r>
      <w:r w:rsidR="006509C6" w:rsidRPr="00C40D1F">
        <w:t xml:space="preserve"> The basic tool for online marketing is to own a website that is able to put their products or services and is user friendly enough for users to look upon. </w:t>
      </w:r>
    </w:p>
    <w:p w:rsidR="005A7A55" w:rsidRPr="00C40D1F" w:rsidRDefault="006509C6" w:rsidP="00C40D1F">
      <w:pPr>
        <w:spacing w:line="360" w:lineRule="auto"/>
        <w:ind w:left="720"/>
      </w:pPr>
      <w:r w:rsidRPr="00C40D1F">
        <w:t>Online marketing provides</w:t>
      </w:r>
      <w:r w:rsidR="005A7A55" w:rsidRPr="00C40D1F">
        <w:t xml:space="preserve"> certain</w:t>
      </w:r>
      <w:r w:rsidRPr="00C40D1F">
        <w:t xml:space="preserve"> advantages to consumers such as consumers are able to research the products that they have in mind by easily searching for it online before purchasing</w:t>
      </w:r>
      <w:r w:rsidR="00B70982" w:rsidRPr="00C40D1F">
        <w:t xml:space="preserve"> </w:t>
      </w:r>
      <w:r w:rsidR="00B70982" w:rsidRPr="00C40D1F">
        <w:fldChar w:fldCharType="begin" w:fldLock="1"/>
      </w:r>
      <w:r w:rsidR="00B70982" w:rsidRPr="00C40D1F">
        <w:instrText>ADDIN CSL_CITATION {"citationItems":[{"id":"ITEM-1","itemData":{"URL":"https://www.techopedia.com/definition/26363/online-marketing","accessed":{"date-parts":[["2019","11","2"]]},"author":[{"dropping-particle":"","family":"techopedia","given":"","non-dropping-particle":"","parse-names":false,"suffix":""}],"id":"ITEM-1","issued":{"date-parts":[["0"]]},"title":"Online Marketing","type":"webpage"},"uris":["http://www.mendeley.com/documents/?uuid=f85b4eb4-16e2-4466-be7c-b44f1a40733f"]}],"mendeley":{"formattedCitation":"(techopedia, n.d.)","plainTextFormattedCitation":"(techopedia, n.d.)","previouslyFormattedCitation":"(techopedia, n.d.)"},"properties":{"noteIndex":0},"schema":"https://github.com/citation-style-language/schema/raw/master/csl-citation.json"}</w:instrText>
      </w:r>
      <w:r w:rsidR="00B70982" w:rsidRPr="00C40D1F">
        <w:fldChar w:fldCharType="separate"/>
      </w:r>
      <w:r w:rsidR="00B70982" w:rsidRPr="00C40D1F">
        <w:rPr>
          <w:noProof/>
        </w:rPr>
        <w:t>(techopedia, n.d.)</w:t>
      </w:r>
      <w:r w:rsidR="00B70982" w:rsidRPr="00C40D1F">
        <w:fldChar w:fldCharType="end"/>
      </w:r>
      <w:r w:rsidRPr="00C40D1F">
        <w:t xml:space="preserve">. </w:t>
      </w:r>
      <w:r w:rsidR="00AE3873" w:rsidRPr="00C40D1F">
        <w:t xml:space="preserve">The </w:t>
      </w:r>
      <w:r w:rsidR="005A7A55" w:rsidRPr="00C40D1F">
        <w:t>limitation for consumers is they can’t try the products that they wish to buy but this is usually corrected by seller who provides generous return policy</w:t>
      </w:r>
      <w:r w:rsidR="00B70982" w:rsidRPr="00C40D1F">
        <w:t xml:space="preserve"> </w:t>
      </w:r>
      <w:r w:rsidR="00B70982" w:rsidRPr="00C40D1F">
        <w:fldChar w:fldCharType="begin" w:fldLock="1"/>
      </w:r>
      <w:r w:rsidR="00B70982" w:rsidRPr="00C40D1F">
        <w:instrText>ADDIN CSL_CITATION {"citationItems":[{"id":"ITEM-1","itemData":{"URL":"https://www.techopedia.com/definition/26363/online-marketing","accessed":{"date-parts":[["2019","11","2"]]},"author":[{"dropping-particle":"","family":"techopedia","given":"","non-dropping-particle":"","parse-names":false,"suffix":""}],"id":"ITEM-1","issued":{"date-parts":[["0"]]},"title":"Online Marketing","type":"webpage"},"uris":["http://www.mendeley.com/documents/?uuid=f85b4eb4-16e2-4466-be7c-b44f1a40733f"]}],"mendeley":{"formattedCitation":"(techopedia, n.d.)","plainTextFormattedCitation":"(techopedia, n.d.)","previouslyFormattedCitation":"(techopedia, n.d.)"},"properties":{"noteIndex":0},"schema":"https://github.com/citation-style-language/schema/raw/master/csl-citation.json"}</w:instrText>
      </w:r>
      <w:r w:rsidR="00B70982" w:rsidRPr="00C40D1F">
        <w:fldChar w:fldCharType="separate"/>
      </w:r>
      <w:r w:rsidR="00B70982" w:rsidRPr="00C40D1F">
        <w:rPr>
          <w:noProof/>
        </w:rPr>
        <w:t>(techopedia, n.d.)</w:t>
      </w:r>
      <w:r w:rsidR="00B70982" w:rsidRPr="00C40D1F">
        <w:fldChar w:fldCharType="end"/>
      </w:r>
      <w:r w:rsidR="005A7A55" w:rsidRPr="00C40D1F">
        <w:t>.</w:t>
      </w:r>
    </w:p>
    <w:p w:rsidR="005A7A55" w:rsidRPr="00C40D1F" w:rsidRDefault="005A7A55" w:rsidP="00C40D1F">
      <w:pPr>
        <w:spacing w:line="360" w:lineRule="auto"/>
        <w:ind w:left="720"/>
      </w:pPr>
      <w:r w:rsidRPr="00C40D1F">
        <w:t>Online marketing is a low cost method that is able to achieve most of a company targets by reaching out to a large audience and able to analyses their audience to create appealing ads and promotions to boost their company profit margins</w:t>
      </w:r>
      <w:r w:rsidR="00B70982" w:rsidRPr="00C40D1F">
        <w:t xml:space="preserve"> </w:t>
      </w:r>
      <w:r w:rsidR="00ED3F1C" w:rsidRPr="00C40D1F">
        <w:fldChar w:fldCharType="begin" w:fldLock="1"/>
      </w:r>
      <w:r w:rsidR="005474F9" w:rsidRPr="00C40D1F">
        <w:instrText>ADDIN CSL_CITATION {"citationItems":[{"id":"ITEM-1","itemData":{"URL":"https://edkentmedia.com/top-15-advantages-internet-marketing-business/","accessed":{"date-parts":[["2019","11","2"]]},"author":[{"dropping-particle":"","family":"Edkent Media","given":"","non-dropping-particle":"","parse-names":false,"suffix":""}],"id":"ITEM-1","issued":{"date-parts":[["2018"]]},"title":"TOP 15 ADVANTAGES OF INTERNET MARKETING FOR YOUR BUSINESS","type":"webpage"},"uris":["http://www.mendeley.com/documents/?uuid=d56c5036-3ef0-493c-94dc-4b614641aebe"]}],"mendeley":{"formattedCitation":"(Edkent Media, 2018)","plainTextFormattedCitation":"(Edkent Media, 2018)","previouslyFormattedCitation":"(Edkent Media, 2018)"},"properties":{"noteIndex":0},"schema":"https://github.com/citation-style-language/schema/raw/master/csl-citation.json"}</w:instrText>
      </w:r>
      <w:r w:rsidR="00ED3F1C" w:rsidRPr="00C40D1F">
        <w:fldChar w:fldCharType="separate"/>
      </w:r>
      <w:r w:rsidR="00ED3F1C" w:rsidRPr="00C40D1F">
        <w:rPr>
          <w:noProof/>
        </w:rPr>
        <w:t>(Edkent Media, 2018)</w:t>
      </w:r>
      <w:r w:rsidR="00ED3F1C" w:rsidRPr="00C40D1F">
        <w:fldChar w:fldCharType="end"/>
      </w:r>
      <w:r w:rsidR="00ED3F1C" w:rsidRPr="00C40D1F">
        <w:t>.</w:t>
      </w:r>
    </w:p>
    <w:p w:rsidR="005A7A55" w:rsidRPr="00C40D1F" w:rsidRDefault="005A7A55" w:rsidP="00C40D1F">
      <w:pPr>
        <w:spacing w:line="360" w:lineRule="auto"/>
        <w:ind w:left="720"/>
      </w:pPr>
      <w:r w:rsidRPr="00C40D1F">
        <w:t>Online marketing can be easily done using SEO which the company can paid a small amount to certain company then the link of their websites will always be on top of the search engine among others that did not use SEO as one of their method</w:t>
      </w:r>
      <w:r w:rsidR="00B70982" w:rsidRPr="00C40D1F">
        <w:t xml:space="preserve"> </w:t>
      </w:r>
      <w:r w:rsidR="00B70982" w:rsidRPr="00C40D1F">
        <w:fldChar w:fldCharType="begin" w:fldLock="1"/>
      </w:r>
      <w:r w:rsidR="00B70982" w:rsidRPr="00C40D1F">
        <w:instrText>ADDIN CSL_CITATION {"citationItems":[{"id":"ITEM-1","itemData":{"URL":"https://www.techopedia.com/definition/26363/online-marketing","accessed":{"date-parts":[["2019","11","2"]]},"author":[{"dropping-particle":"","family":"techopedia","given":"","non-dropping-particle":"","parse-names":false,"suffix":""}],"id":"ITEM-1","issued":{"date-parts":[["0"]]},"title":"Online Marketing","type":"webpage"},"uris":["http://www.mendeley.com/documents/?uuid=f85b4eb4-16e2-4466-be7c-b44f1a40733f"]}],"mendeley":{"formattedCitation":"(techopedia, n.d.)","plainTextFormattedCitation":"(techopedia, n.d.)","previouslyFormattedCitation":"(techopedia, n.d.)"},"properties":{"noteIndex":0},"schema":"https://github.com/citation-style-language/schema/raw/master/csl-citation.json"}</w:instrText>
      </w:r>
      <w:r w:rsidR="00B70982" w:rsidRPr="00C40D1F">
        <w:fldChar w:fldCharType="separate"/>
      </w:r>
      <w:r w:rsidR="00B70982" w:rsidRPr="00C40D1F">
        <w:rPr>
          <w:noProof/>
        </w:rPr>
        <w:t>(techopedia, n.d.)</w:t>
      </w:r>
      <w:r w:rsidR="00B70982" w:rsidRPr="00C40D1F">
        <w:fldChar w:fldCharType="end"/>
      </w:r>
      <w:r w:rsidRPr="00C40D1F">
        <w:t>.</w:t>
      </w:r>
    </w:p>
    <w:p w:rsidR="00953700" w:rsidRPr="00C40D1F" w:rsidRDefault="00FD5F79" w:rsidP="00C40D1F">
      <w:pPr>
        <w:spacing w:line="360" w:lineRule="auto"/>
        <w:ind w:left="720"/>
      </w:pPr>
      <w:r w:rsidRPr="00C40D1F">
        <w:t>Display ads is also a method of online marketing which companies usually pay for a small area of an website that they can put their ads on others website to gain traffics to their company websites</w:t>
      </w:r>
      <w:r w:rsidR="00AE3873" w:rsidRPr="00C40D1F">
        <w:fldChar w:fldCharType="begin" w:fldLock="1"/>
      </w:r>
      <w:r w:rsidR="00953700" w:rsidRPr="00C40D1F">
        <w:instrText>ADDIN CSL_CITATION {"citationItems":[{"id":"ITEM-1","itemData":{"URL":"https://businessjargons.com/online-marketing.html","accessed":{"date-parts":[["2019","11","2"]]},"author":[{"dropping-particle":"","family":"Business Jargons","given":"","non-dropping-particle":"","parse-names":false,"suffix":""}],"id":"ITEM-1","issued":{"date-parts":[["0"]]},"title":"Online Marketing","type":"webpage"},"uris":["http://www.mendeley.com/documents/?uuid=d373f704-3403-4828-9bb6-fb5aac1de2c8"]}],"mendeley":{"formattedCitation":"(Business Jargons, n.d.)","plainTextFormattedCitation":"(Business Jargons, n.d.)","previouslyFormattedCitation":"(Business Jargons, n.d.)"},"properties":{"noteIndex":0},"schema":"https://github.com/citation-style-language/schema/raw/master/csl-citation.json"}</w:instrText>
      </w:r>
      <w:r w:rsidR="00AE3873" w:rsidRPr="00C40D1F">
        <w:fldChar w:fldCharType="separate"/>
      </w:r>
      <w:r w:rsidR="00AE3873" w:rsidRPr="00C40D1F">
        <w:rPr>
          <w:noProof/>
        </w:rPr>
        <w:t>(Business Jargons, n.d.)</w:t>
      </w:r>
      <w:r w:rsidR="00AE3873" w:rsidRPr="00C40D1F">
        <w:fldChar w:fldCharType="end"/>
      </w:r>
      <w:r w:rsidRPr="00C40D1F">
        <w:t>. The cost is usually depends on the website traffics which means more visitor that website has, higher the price that company have to pay to put their ads on that website</w:t>
      </w:r>
      <w:r w:rsidR="00B70982" w:rsidRPr="00C40D1F">
        <w:t xml:space="preserve"> </w:t>
      </w:r>
      <w:r w:rsidR="00B70982" w:rsidRPr="00C40D1F">
        <w:fldChar w:fldCharType="begin" w:fldLock="1"/>
      </w:r>
      <w:r w:rsidR="00AE3873" w:rsidRPr="00C40D1F">
        <w:instrText>ADDIN CSL_CITATION {"citationItems":[{"id":"ITEM-1","itemData":{"URL":"https://www.techopedia.com/definition/26363/online-marketing","accessed":{"date-parts":[["2019","11","2"]]},"author":[{"dropping-particle":"","family":"techopedia","given":"","non-dropping-particle":"","parse-names":false,"suffix":""}],"id":"ITEM-1","issued":{"date-parts":[["0"]]},"title":"Online Marketing","type":"webpage"},"uris":["http://www.mendeley.com/documents/?uuid=f85b4eb4-16e2-4466-be7c-b44f1a40733f"]}],"mendeley":{"formattedCitation":"(techopedia, n.d.)","plainTextFormattedCitation":"(techopedia, n.d.)","previouslyFormattedCitation":"(techopedia, n.d.)"},"properties":{"noteIndex":0},"schema":"https://github.com/citation-style-language/schema/raw/master/csl-citation.json"}</w:instrText>
      </w:r>
      <w:r w:rsidR="00B70982" w:rsidRPr="00C40D1F">
        <w:fldChar w:fldCharType="separate"/>
      </w:r>
      <w:r w:rsidR="00B70982" w:rsidRPr="00C40D1F">
        <w:rPr>
          <w:noProof/>
        </w:rPr>
        <w:t>(techopedia, n.d.)</w:t>
      </w:r>
      <w:r w:rsidR="00B70982" w:rsidRPr="00C40D1F">
        <w:fldChar w:fldCharType="end"/>
      </w:r>
      <w:r w:rsidRPr="00C40D1F">
        <w:t>.</w:t>
      </w:r>
    </w:p>
    <w:p w:rsidR="00953700" w:rsidRPr="00C40D1F" w:rsidRDefault="00953700" w:rsidP="00C40D1F">
      <w:pPr>
        <w:spacing w:line="360" w:lineRule="auto"/>
      </w:pPr>
      <w:r w:rsidRPr="00C40D1F">
        <w:br w:type="page"/>
      </w:r>
    </w:p>
    <w:p w:rsidR="005A7A55" w:rsidRPr="00C40D1F" w:rsidRDefault="00C41B7F" w:rsidP="00C40D1F">
      <w:pPr>
        <w:pStyle w:val="Heading2"/>
        <w:spacing w:line="360" w:lineRule="auto"/>
        <w:rPr>
          <w:rFonts w:ascii="Times New Roman" w:hAnsi="Times New Roman" w:cs="Times New Roman"/>
          <w:b/>
          <w:u w:val="single"/>
        </w:rPr>
      </w:pPr>
      <w:bookmarkStart w:id="13" w:name="_Toc24593376"/>
      <w:r w:rsidRPr="00C40D1F">
        <w:rPr>
          <w:rFonts w:ascii="Times New Roman" w:hAnsi="Times New Roman" w:cs="Times New Roman"/>
          <w:b/>
          <w:u w:val="single"/>
        </w:rPr>
        <w:lastRenderedPageBreak/>
        <w:t>A2. Literature Review on the 3 similar system</w:t>
      </w:r>
      <w:bookmarkEnd w:id="13"/>
    </w:p>
    <w:p w:rsidR="00C40D1F" w:rsidRDefault="00C40D1F" w:rsidP="00C40D1F">
      <w:bookmarkStart w:id="14" w:name="_Toc24593377"/>
      <w:r>
        <w:t>There are several similar systems on the market and the researches have been conducted on 3 of the common used system which is Netflix, Amazon Prime Video and Google Play Movies.</w:t>
      </w:r>
    </w:p>
    <w:p w:rsidR="00C40D1F" w:rsidRDefault="00C40D1F" w:rsidP="00C40D1F">
      <w:pPr>
        <w:pStyle w:val="Heading3"/>
        <w:spacing w:line="360" w:lineRule="auto"/>
        <w:ind w:left="720"/>
        <w:rPr>
          <w:rFonts w:ascii="Times New Roman" w:hAnsi="Times New Roman" w:cs="Times New Roman"/>
          <w:b/>
          <w:u w:val="single"/>
        </w:rPr>
      </w:pPr>
    </w:p>
    <w:p w:rsidR="00C41B7F" w:rsidRPr="00C40D1F" w:rsidRDefault="00C41B7F" w:rsidP="00C40D1F">
      <w:pPr>
        <w:pStyle w:val="Heading3"/>
        <w:spacing w:line="360" w:lineRule="auto"/>
        <w:ind w:left="720"/>
        <w:rPr>
          <w:rFonts w:ascii="Times New Roman" w:hAnsi="Times New Roman" w:cs="Times New Roman"/>
          <w:b/>
          <w:u w:val="single"/>
        </w:rPr>
      </w:pPr>
      <w:r w:rsidRPr="00C40D1F">
        <w:rPr>
          <w:rFonts w:ascii="Times New Roman" w:hAnsi="Times New Roman" w:cs="Times New Roman"/>
          <w:b/>
          <w:u w:val="single"/>
        </w:rPr>
        <w:t>Netflix</w:t>
      </w:r>
      <w:bookmarkEnd w:id="14"/>
    </w:p>
    <w:p w:rsidR="00C41B7F" w:rsidRPr="00C40D1F" w:rsidRDefault="00C41B7F" w:rsidP="00C40D1F">
      <w:pPr>
        <w:spacing w:line="360" w:lineRule="auto"/>
        <w:ind w:left="720"/>
      </w:pPr>
      <w:r w:rsidRPr="00C40D1F">
        <w:t>Netflix is one of the popular online streaming which rent out movie</w:t>
      </w:r>
      <w:r w:rsidR="00636E23" w:rsidRPr="00C40D1F">
        <w:t>s to their users and has a huge varieties of genre for their users to choose upon.</w:t>
      </w:r>
      <w:r w:rsidR="00EC23D7" w:rsidRPr="00C40D1F">
        <w:t xml:space="preserve"> The movies category consist of Family Sci-Fi &amp; Fantasy, Comedies, Action &amp; Adventure, </w:t>
      </w:r>
      <w:proofErr w:type="gramStart"/>
      <w:r w:rsidR="00EC23D7" w:rsidRPr="00C40D1F">
        <w:t>Popular</w:t>
      </w:r>
      <w:proofErr w:type="gramEnd"/>
      <w:r w:rsidR="00EC23D7" w:rsidRPr="00C40D1F">
        <w:t xml:space="preserve"> on Netflix, Horror, Action Thrillers and more.</w:t>
      </w:r>
      <w:r w:rsidR="00541A9E" w:rsidRPr="00C40D1F">
        <w:t xml:space="preserve"> To sign up in Netflix, all the user need to do is put up their email and insert a credit card information to start a 30 day free trial, their users are able to cancel the subscription at any time without any additional fee.</w:t>
      </w:r>
    </w:p>
    <w:p w:rsidR="00636E23" w:rsidRPr="00C40D1F" w:rsidRDefault="00636E23" w:rsidP="00C40D1F">
      <w:pPr>
        <w:spacing w:line="360" w:lineRule="auto"/>
        <w:ind w:left="720"/>
      </w:pPr>
      <w:r w:rsidRPr="00C40D1F">
        <w:rPr>
          <w:noProof/>
        </w:rPr>
        <w:drawing>
          <wp:inline distT="0" distB="0" distL="0" distR="0" wp14:anchorId="6CEED195" wp14:editId="55F7320C">
            <wp:extent cx="5943600" cy="29254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25445"/>
                    </a:xfrm>
                    <a:prstGeom prst="rect">
                      <a:avLst/>
                    </a:prstGeom>
                  </pic:spPr>
                </pic:pic>
              </a:graphicData>
            </a:graphic>
          </wp:inline>
        </w:drawing>
      </w:r>
    </w:p>
    <w:p w:rsidR="00476C4E" w:rsidRDefault="00476C4E" w:rsidP="00C40D1F">
      <w:pPr>
        <w:spacing w:line="360" w:lineRule="auto"/>
        <w:ind w:left="720"/>
        <w:jc w:val="center"/>
        <w:rPr>
          <w:b/>
        </w:rPr>
      </w:pPr>
      <w:r w:rsidRPr="00C40D1F">
        <w:rPr>
          <w:b/>
        </w:rPr>
        <w:t>Figure 2.1 Netflix Movies Categories</w:t>
      </w:r>
      <w:r w:rsidR="005474F9" w:rsidRPr="00C40D1F">
        <w:rPr>
          <w:b/>
        </w:rPr>
        <w:t xml:space="preserve"> </w:t>
      </w:r>
      <w:r w:rsidR="005474F9" w:rsidRPr="00C40D1F">
        <w:rPr>
          <w:b/>
        </w:rPr>
        <w:fldChar w:fldCharType="begin" w:fldLock="1"/>
      </w:r>
      <w:r w:rsidR="005474F9" w:rsidRPr="00C40D1F">
        <w:rPr>
          <w:b/>
        </w:rPr>
        <w:instrText>ADDIN CSL_CITATION {"citationItems":[{"id":"ITEM-1","itemData":{"URL":"https://www.netflix.com/my/","accessed":{"date-parts":[["2019","10","13"]]},"author":[{"dropping-particle":"","family":"Netflix","given":"","non-dropping-particle":"","parse-names":false,"suffix":""}],"id":"ITEM-1","issued":{"date-parts":[["0"]]},"title":"https://www.netflix.com/my/","type":"webpage"},"uris":["http://www.mendeley.com/documents/?uuid=51ecee88-8396-4de1-b28d-397aefeb0d7f"]}],"mendeley":{"formattedCitation":"(Netflix, n.d.)","plainTextFormattedCitation":"(Netflix, n.d.)","previouslyFormattedCitation":"(Netflix, n.d.)"},"properties":{"noteIndex":0},"schema":"https://github.com/citation-style-language/schema/raw/master/csl-citation.json"}</w:instrText>
      </w:r>
      <w:r w:rsidR="005474F9" w:rsidRPr="00C40D1F">
        <w:rPr>
          <w:b/>
        </w:rPr>
        <w:fldChar w:fldCharType="separate"/>
      </w:r>
      <w:r w:rsidR="005474F9" w:rsidRPr="00C40D1F">
        <w:rPr>
          <w:noProof/>
        </w:rPr>
        <w:t>(Netflix, n.d.)</w:t>
      </w:r>
      <w:r w:rsidR="005474F9" w:rsidRPr="00C40D1F">
        <w:rPr>
          <w:b/>
        </w:rPr>
        <w:fldChar w:fldCharType="end"/>
      </w:r>
    </w:p>
    <w:p w:rsidR="00C40D1F" w:rsidRPr="00C40D1F" w:rsidRDefault="00C40D1F" w:rsidP="00C40D1F">
      <w:pPr>
        <w:spacing w:line="360" w:lineRule="auto"/>
        <w:ind w:left="720"/>
      </w:pPr>
      <w:r>
        <w:t xml:space="preserve">In </w:t>
      </w:r>
      <w:r>
        <w:rPr>
          <w:b/>
        </w:rPr>
        <w:t>Figure 2.1</w:t>
      </w:r>
      <w:r>
        <w:t>, it shows how Netflix categorize their movies into several genre and placing most watched movies as their thumbnails.</w:t>
      </w:r>
    </w:p>
    <w:p w:rsidR="00476C4E" w:rsidRPr="00C40D1F" w:rsidRDefault="00476C4E" w:rsidP="00C40D1F">
      <w:pPr>
        <w:spacing w:line="360" w:lineRule="auto"/>
        <w:ind w:left="720"/>
      </w:pPr>
    </w:p>
    <w:p w:rsidR="00476C4E" w:rsidRPr="00C40D1F" w:rsidRDefault="00EC23D7" w:rsidP="00C40D1F">
      <w:pPr>
        <w:spacing w:line="360" w:lineRule="auto"/>
        <w:ind w:left="720"/>
      </w:pPr>
      <w:r w:rsidRPr="00C40D1F">
        <w:rPr>
          <w:noProof/>
        </w:rPr>
        <w:lastRenderedPageBreak/>
        <w:drawing>
          <wp:inline distT="0" distB="0" distL="0" distR="0" wp14:anchorId="01FD3D79" wp14:editId="5B85F6AA">
            <wp:extent cx="5943600" cy="29495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49575"/>
                    </a:xfrm>
                    <a:prstGeom prst="rect">
                      <a:avLst/>
                    </a:prstGeom>
                  </pic:spPr>
                </pic:pic>
              </a:graphicData>
            </a:graphic>
          </wp:inline>
        </w:drawing>
      </w:r>
    </w:p>
    <w:p w:rsidR="00EC23D7" w:rsidRPr="00C40D1F" w:rsidRDefault="00EC23D7" w:rsidP="00C40D1F">
      <w:pPr>
        <w:spacing w:line="360" w:lineRule="auto"/>
        <w:ind w:left="720"/>
        <w:jc w:val="center"/>
        <w:rPr>
          <w:b/>
        </w:rPr>
      </w:pPr>
      <w:r w:rsidRPr="00C40D1F">
        <w:rPr>
          <w:b/>
        </w:rPr>
        <w:t>Figure 2.2 Movie Details</w:t>
      </w:r>
      <w:r w:rsidR="005474F9" w:rsidRPr="00C40D1F">
        <w:rPr>
          <w:b/>
        </w:rPr>
        <w:t xml:space="preserve"> </w:t>
      </w:r>
      <w:r w:rsidR="005474F9" w:rsidRPr="00C40D1F">
        <w:rPr>
          <w:b/>
        </w:rPr>
        <w:fldChar w:fldCharType="begin" w:fldLock="1"/>
      </w:r>
      <w:r w:rsidR="005474F9" w:rsidRPr="00C40D1F">
        <w:rPr>
          <w:b/>
        </w:rPr>
        <w:instrText>ADDIN CSL_CITATION {"citationItems":[{"id":"ITEM-1","itemData":{"URL":"https://www.netflix.com/my/","accessed":{"date-parts":[["2019","11","3"]]},"author":[{"dropping-particle":"","family":"Netflix","given":"","non-dropping-particle":"","parse-names":false,"suffix":""}],"id":"ITEM-1","issued":{"date-parts":[["0"]]},"title":"Netflix","type":"webpage"},"uris":["http://www.mendeley.com/documents/?uuid=053f0e6a-3a86-4329-a0d0-7392dfe55b38"]}],"mendeley":{"formattedCitation":"(Netflix, n.d.)","plainTextFormattedCitation":"(Netflix, n.d.)","previouslyFormattedCitation":"(Netflix, n.d.)"},"properties":{"noteIndex":0},"schema":"https://github.com/citation-style-language/schema/raw/master/csl-citation.json"}</w:instrText>
      </w:r>
      <w:r w:rsidR="005474F9" w:rsidRPr="00C40D1F">
        <w:rPr>
          <w:b/>
        </w:rPr>
        <w:fldChar w:fldCharType="separate"/>
      </w:r>
      <w:r w:rsidR="005474F9" w:rsidRPr="00C40D1F">
        <w:rPr>
          <w:noProof/>
        </w:rPr>
        <w:t>(Netflix, n.d.)</w:t>
      </w:r>
      <w:r w:rsidR="005474F9" w:rsidRPr="00C40D1F">
        <w:rPr>
          <w:b/>
        </w:rPr>
        <w:fldChar w:fldCharType="end"/>
      </w:r>
    </w:p>
    <w:p w:rsidR="00EC23D7" w:rsidRPr="00C40D1F" w:rsidRDefault="005474F9" w:rsidP="00C40D1F">
      <w:pPr>
        <w:spacing w:line="360" w:lineRule="auto"/>
        <w:ind w:left="720"/>
      </w:pPr>
      <w:r w:rsidRPr="00C40D1F">
        <w:t xml:space="preserve">In </w:t>
      </w:r>
      <w:r w:rsidRPr="00C40D1F">
        <w:rPr>
          <w:b/>
        </w:rPr>
        <w:t>Figure 2.2</w:t>
      </w:r>
      <w:r w:rsidRPr="00C40D1F">
        <w:t>, it is the movie details page. It consist of the movie cover, title, year published, age restriction, duration of movie, genre of movie, plot and starring.</w:t>
      </w:r>
    </w:p>
    <w:p w:rsidR="005474F9" w:rsidRPr="00C40D1F" w:rsidRDefault="005474F9" w:rsidP="00C40D1F">
      <w:pPr>
        <w:spacing w:line="360" w:lineRule="auto"/>
        <w:ind w:left="720"/>
      </w:pPr>
    </w:p>
    <w:p w:rsidR="005474F9" w:rsidRPr="00C40D1F" w:rsidRDefault="005474F9" w:rsidP="00C40D1F">
      <w:pPr>
        <w:spacing w:line="360" w:lineRule="auto"/>
        <w:ind w:left="720"/>
      </w:pPr>
      <w:r w:rsidRPr="00C40D1F">
        <w:rPr>
          <w:noProof/>
        </w:rPr>
        <w:drawing>
          <wp:inline distT="0" distB="0" distL="0" distR="0" wp14:anchorId="35E5F812" wp14:editId="18F8596E">
            <wp:extent cx="5943600" cy="16802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680210"/>
                    </a:xfrm>
                    <a:prstGeom prst="rect">
                      <a:avLst/>
                    </a:prstGeom>
                  </pic:spPr>
                </pic:pic>
              </a:graphicData>
            </a:graphic>
          </wp:inline>
        </w:drawing>
      </w:r>
    </w:p>
    <w:p w:rsidR="005474F9" w:rsidRPr="00C40D1F" w:rsidRDefault="005474F9" w:rsidP="00C40D1F">
      <w:pPr>
        <w:spacing w:line="360" w:lineRule="auto"/>
        <w:ind w:left="720"/>
        <w:jc w:val="center"/>
        <w:rPr>
          <w:b/>
        </w:rPr>
      </w:pPr>
      <w:r w:rsidRPr="00C40D1F">
        <w:rPr>
          <w:b/>
        </w:rPr>
        <w:t xml:space="preserve">Figure 2.3 More Movie Details </w:t>
      </w:r>
      <w:r w:rsidRPr="00C40D1F">
        <w:rPr>
          <w:b/>
        </w:rPr>
        <w:fldChar w:fldCharType="begin" w:fldLock="1"/>
      </w:r>
      <w:r w:rsidR="00D454E6" w:rsidRPr="00C40D1F">
        <w:rPr>
          <w:b/>
        </w:rPr>
        <w:instrText>ADDIN CSL_CITATION {"citationItems":[{"id":"ITEM-1","itemData":{"URL":"https://www.netflix.com/my/","accessed":{"date-parts":[["2019","11","3"]]},"author":[{"dropping-particle":"","family":"Netflix","given":"","non-dropping-particle":"","parse-names":false,"suffix":""}],"id":"ITEM-1","issued":{"date-parts":[["0"]]},"title":"Netflix","type":"webpage"},"uris":["http://www.mendeley.com/documents/?uuid=053f0e6a-3a86-4329-a0d0-7392dfe55b38"]}],"mendeley":{"formattedCitation":"(Netflix, n.d.)","plainTextFormattedCitation":"(Netflix, n.d.)","previouslyFormattedCitation":"(Netflix, n.d.)"},"properties":{"noteIndex":0},"schema":"https://github.com/citation-style-language/schema/raw/master/csl-citation.json"}</w:instrText>
      </w:r>
      <w:r w:rsidRPr="00C40D1F">
        <w:rPr>
          <w:b/>
        </w:rPr>
        <w:fldChar w:fldCharType="separate"/>
      </w:r>
      <w:r w:rsidRPr="00C40D1F">
        <w:rPr>
          <w:noProof/>
        </w:rPr>
        <w:t>(Netflix, n.d.)</w:t>
      </w:r>
      <w:r w:rsidRPr="00C40D1F">
        <w:rPr>
          <w:b/>
        </w:rPr>
        <w:fldChar w:fldCharType="end"/>
      </w:r>
    </w:p>
    <w:p w:rsidR="00AF52BC" w:rsidRPr="00C40D1F" w:rsidRDefault="005474F9" w:rsidP="00C40D1F">
      <w:pPr>
        <w:spacing w:line="360" w:lineRule="auto"/>
        <w:ind w:left="720"/>
      </w:pPr>
      <w:r w:rsidRPr="00C40D1F">
        <w:t>If the user scroll down, they will see more details about the movies such as link to download the movie to watch offline, genres, audio, subtitles available and cast.</w:t>
      </w:r>
    </w:p>
    <w:p w:rsidR="00AF52BC" w:rsidRPr="00C40D1F" w:rsidRDefault="00AF52BC" w:rsidP="00C40D1F">
      <w:pPr>
        <w:spacing w:line="360" w:lineRule="auto"/>
      </w:pPr>
      <w:r w:rsidRPr="00C40D1F">
        <w:br w:type="page"/>
      </w:r>
    </w:p>
    <w:p w:rsidR="005474F9" w:rsidRPr="00C40D1F" w:rsidRDefault="00AF52BC" w:rsidP="00C40D1F">
      <w:pPr>
        <w:pStyle w:val="Heading3"/>
        <w:spacing w:line="360" w:lineRule="auto"/>
        <w:ind w:left="720"/>
        <w:rPr>
          <w:rFonts w:ascii="Times New Roman" w:hAnsi="Times New Roman" w:cs="Times New Roman"/>
          <w:b/>
          <w:u w:val="single"/>
        </w:rPr>
      </w:pPr>
      <w:bookmarkStart w:id="15" w:name="_Toc24593378"/>
      <w:r w:rsidRPr="00C40D1F">
        <w:rPr>
          <w:rFonts w:ascii="Times New Roman" w:hAnsi="Times New Roman" w:cs="Times New Roman"/>
          <w:b/>
          <w:u w:val="single"/>
        </w:rPr>
        <w:lastRenderedPageBreak/>
        <w:t>Amazon Prime Video</w:t>
      </w:r>
      <w:bookmarkEnd w:id="15"/>
    </w:p>
    <w:p w:rsidR="00AF52BC" w:rsidRPr="00C40D1F" w:rsidRDefault="00D454E6" w:rsidP="00C40D1F">
      <w:pPr>
        <w:spacing w:line="360" w:lineRule="auto"/>
        <w:ind w:left="720"/>
      </w:pPr>
      <w:r w:rsidRPr="00C40D1F">
        <w:t xml:space="preserve">Amazon Prime Video has always been a main competitors to Netflix due to having high subscribers count and offering much cheaper subscription plans as well as student subscription plans for their users </w:t>
      </w:r>
      <w:r w:rsidRPr="00C40D1F">
        <w:fldChar w:fldCharType="begin" w:fldLock="1"/>
      </w:r>
      <w:r w:rsidR="00F7340C" w:rsidRPr="00C40D1F">
        <w:instrText>ADDIN CSL_CITATION {"citationItems":[{"id":"ITEM-1","itemData":{"URL":"https://www.investopedia.com/articles/markets/051215/who-are-netflixs-main-competitors-nflx.asp","accessed":{"date-parts":[["2019","11","3"]]},"author":[{"dropping-particle":"","family":"Moskowitz","given":"Dan","non-dropping-particle":"","parse-names":false,"suffix":""}],"id":"ITEM-1","issued":{"date-parts":[["2019"]]},"title":"Who Are Netflix's Main Competitors?","type":"webpage"},"uris":["http://www.mendeley.com/documents/?uuid=cf8f2010-b39c-4657-bf60-bfb72200fa9d"]}],"mendeley":{"formattedCitation":"(Moskowitz, 2019)","plainTextFormattedCitation":"(Moskowitz, 2019)","previouslyFormattedCitation":"(Moskowitz, 2019)"},"properties":{"noteIndex":0},"schema":"https://github.com/citation-style-language/schema/raw/master/csl-citation.json"}</w:instrText>
      </w:r>
      <w:r w:rsidRPr="00C40D1F">
        <w:fldChar w:fldCharType="separate"/>
      </w:r>
      <w:r w:rsidRPr="00C40D1F">
        <w:rPr>
          <w:noProof/>
        </w:rPr>
        <w:t>(Moskowitz, 2019)</w:t>
      </w:r>
      <w:r w:rsidRPr="00C40D1F">
        <w:fldChar w:fldCharType="end"/>
      </w:r>
      <w:r w:rsidRPr="00C40D1F">
        <w:t>.</w:t>
      </w:r>
      <w:r w:rsidR="00541A9E" w:rsidRPr="00C40D1F">
        <w:t xml:space="preserve"> To sign up for Amazon Prime Video, the users can use their Amazon account or create one easily. </w:t>
      </w:r>
    </w:p>
    <w:p w:rsidR="00D454E6" w:rsidRPr="00C40D1F" w:rsidRDefault="00D454E6" w:rsidP="00C40D1F">
      <w:pPr>
        <w:spacing w:line="360" w:lineRule="auto"/>
        <w:ind w:left="720"/>
      </w:pPr>
      <w:r w:rsidRPr="00C40D1F">
        <w:rPr>
          <w:noProof/>
        </w:rPr>
        <w:drawing>
          <wp:inline distT="0" distB="0" distL="0" distR="0" wp14:anchorId="4ECFC085" wp14:editId="35087D5F">
            <wp:extent cx="5943600" cy="29190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19095"/>
                    </a:xfrm>
                    <a:prstGeom prst="rect">
                      <a:avLst/>
                    </a:prstGeom>
                  </pic:spPr>
                </pic:pic>
              </a:graphicData>
            </a:graphic>
          </wp:inline>
        </w:drawing>
      </w:r>
    </w:p>
    <w:p w:rsidR="00D454E6" w:rsidRPr="00C40D1F" w:rsidRDefault="00D454E6" w:rsidP="00C40D1F">
      <w:pPr>
        <w:spacing w:line="360" w:lineRule="auto"/>
        <w:ind w:left="720"/>
        <w:jc w:val="center"/>
        <w:rPr>
          <w:b/>
        </w:rPr>
      </w:pPr>
      <w:r w:rsidRPr="00C40D1F">
        <w:rPr>
          <w:b/>
        </w:rPr>
        <w:t>Figure 2.4 Amazon Prime Video</w:t>
      </w:r>
      <w:r w:rsidR="00FF7159">
        <w:rPr>
          <w:b/>
        </w:rPr>
        <w:t xml:space="preserve"> </w:t>
      </w:r>
      <w:r w:rsidR="00FF7159">
        <w:rPr>
          <w:b/>
        </w:rPr>
        <w:fldChar w:fldCharType="begin" w:fldLock="1"/>
      </w:r>
      <w:r w:rsidR="00FF7159">
        <w:rPr>
          <w:b/>
        </w:rPr>
        <w:instrText>ADDIN CSL_CITATION {"citationItems":[{"id":"ITEM-1","itemData":{"URL":"https://www.primevideo.com/ref=atv_nb_logo","accessed":{"date-parts":[["2019","10","13"]]},"author":[{"dropping-particle":"","family":"Amazon","given":"","non-dropping-particle":"","parse-names":false,"suffix":""}],"id":"ITEM-1","issued":{"date-parts":[["0"]]},"title":"Prime Video","type":"webpage"},"uris":["http://www.mendeley.com/documents/?uuid=79f11c3b-29f2-4a9a-8447-4552b8c6e0b0"]}],"mendeley":{"formattedCitation":"(Amazon, n.d.)","plainTextFormattedCitation":"(Amazon, n.d.)","previouslyFormattedCitation":"(Amazon, n.d.)"},"properties":{"noteIndex":0},"schema":"https://github.com/citation-style-language/schema/raw/master/csl-citation.json"}</w:instrText>
      </w:r>
      <w:r w:rsidR="00FF7159">
        <w:rPr>
          <w:b/>
        </w:rPr>
        <w:fldChar w:fldCharType="separate"/>
      </w:r>
      <w:r w:rsidR="00FF7159" w:rsidRPr="00FF7159">
        <w:rPr>
          <w:noProof/>
        </w:rPr>
        <w:t>(Amazon, n.d.)</w:t>
      </w:r>
      <w:r w:rsidR="00FF7159">
        <w:rPr>
          <w:b/>
        </w:rPr>
        <w:fldChar w:fldCharType="end"/>
      </w:r>
    </w:p>
    <w:p w:rsidR="00D454E6" w:rsidRPr="00C40D1F" w:rsidRDefault="00D454E6" w:rsidP="00C40D1F">
      <w:pPr>
        <w:spacing w:line="360" w:lineRule="auto"/>
        <w:ind w:left="720"/>
      </w:pPr>
    </w:p>
    <w:p w:rsidR="00D454E6" w:rsidRPr="00C40D1F" w:rsidRDefault="00D454E6" w:rsidP="00C40D1F">
      <w:pPr>
        <w:spacing w:line="360" w:lineRule="auto"/>
        <w:ind w:left="720"/>
      </w:pPr>
      <w:r w:rsidRPr="00C40D1F">
        <w:t xml:space="preserve">In </w:t>
      </w:r>
      <w:r w:rsidRPr="00C40D1F">
        <w:rPr>
          <w:b/>
        </w:rPr>
        <w:t>Figure 2.4</w:t>
      </w:r>
      <w:r w:rsidRPr="00C40D1F">
        <w:t>,  as you can see Amazon Prime Video is offering much better website layout then Netflix. Amazon Prime Video enable their users to search for a movie, offering daily promotions as well as different genres of movies.</w:t>
      </w:r>
    </w:p>
    <w:p w:rsidR="00D454E6" w:rsidRPr="00C40D1F" w:rsidRDefault="00D454E6" w:rsidP="00C40D1F">
      <w:pPr>
        <w:spacing w:line="360" w:lineRule="auto"/>
        <w:ind w:left="720"/>
      </w:pPr>
    </w:p>
    <w:p w:rsidR="00D454E6" w:rsidRPr="00C40D1F" w:rsidRDefault="00D454E6" w:rsidP="00C40D1F">
      <w:pPr>
        <w:spacing w:line="360" w:lineRule="auto"/>
        <w:ind w:left="720"/>
      </w:pPr>
      <w:r w:rsidRPr="00C40D1F">
        <w:rPr>
          <w:noProof/>
        </w:rPr>
        <w:lastRenderedPageBreak/>
        <w:drawing>
          <wp:inline distT="0" distB="0" distL="0" distR="0" wp14:anchorId="1C1FC2A5" wp14:editId="3394FB4F">
            <wp:extent cx="5943600" cy="2922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922270"/>
                    </a:xfrm>
                    <a:prstGeom prst="rect">
                      <a:avLst/>
                    </a:prstGeom>
                  </pic:spPr>
                </pic:pic>
              </a:graphicData>
            </a:graphic>
          </wp:inline>
        </w:drawing>
      </w:r>
    </w:p>
    <w:p w:rsidR="00D454E6" w:rsidRPr="00C40D1F" w:rsidRDefault="00D454E6" w:rsidP="00C40D1F">
      <w:pPr>
        <w:spacing w:line="360" w:lineRule="auto"/>
        <w:ind w:left="720"/>
        <w:jc w:val="center"/>
        <w:rPr>
          <w:b/>
        </w:rPr>
      </w:pPr>
      <w:r w:rsidRPr="00C40D1F">
        <w:rPr>
          <w:b/>
        </w:rPr>
        <w:t>Figure 2.5 Movie Details</w:t>
      </w:r>
      <w:r w:rsidR="00FF7159">
        <w:rPr>
          <w:b/>
        </w:rPr>
        <w:t xml:space="preserve"> </w:t>
      </w:r>
      <w:r w:rsidR="00FF7159">
        <w:rPr>
          <w:b/>
        </w:rPr>
        <w:fldChar w:fldCharType="begin" w:fldLock="1"/>
      </w:r>
      <w:r w:rsidR="00FF7159">
        <w:rPr>
          <w:b/>
        </w:rPr>
        <w:instrText>ADDIN CSL_CITATION {"citationItems":[{"id":"ITEM-1","itemData":{"URL":"https://www.primevideo.com/ref=atv_nb_logo","accessed":{"date-parts":[["2019","10","13"]]},"author":[{"dropping-particle":"","family":"Amazon","given":"","non-dropping-particle":"","parse-names":false,"suffix":""}],"id":"ITEM-1","issued":{"date-parts":[["0"]]},"title":"Prime Video","type":"webpage"},"uris":["http://www.mendeley.com/documents/?uuid=79f11c3b-29f2-4a9a-8447-4552b8c6e0b0"]}],"mendeley":{"formattedCitation":"(Amazon, n.d.)","plainTextFormattedCitation":"(Amazon, n.d.)","previouslyFormattedCitation":"(Amazon, n.d.)"},"properties":{"noteIndex":0},"schema":"https://github.com/citation-style-language/schema/raw/master/csl-citation.json"}</w:instrText>
      </w:r>
      <w:r w:rsidR="00FF7159">
        <w:rPr>
          <w:b/>
        </w:rPr>
        <w:fldChar w:fldCharType="separate"/>
      </w:r>
      <w:r w:rsidR="00FF7159" w:rsidRPr="00FF7159">
        <w:rPr>
          <w:noProof/>
        </w:rPr>
        <w:t>(Amazon, n.d.)</w:t>
      </w:r>
      <w:r w:rsidR="00FF7159">
        <w:rPr>
          <w:b/>
        </w:rPr>
        <w:fldChar w:fldCharType="end"/>
      </w:r>
    </w:p>
    <w:p w:rsidR="00D454E6" w:rsidRPr="00C40D1F" w:rsidRDefault="00D454E6" w:rsidP="00C40D1F">
      <w:pPr>
        <w:spacing w:line="360" w:lineRule="auto"/>
        <w:ind w:left="720"/>
      </w:pPr>
      <w:r w:rsidRPr="00C40D1F">
        <w:t xml:space="preserve">In </w:t>
      </w:r>
      <w:r w:rsidRPr="00C40D1F">
        <w:rPr>
          <w:b/>
        </w:rPr>
        <w:t>Figure 2.5</w:t>
      </w:r>
      <w:r w:rsidRPr="00C40D1F">
        <w:t xml:space="preserve">, Amazon Prime Video shows their movie’s rating rated by users and IMDb as well as movie cover, movie duration, publish year, age restriction, plot, pricing, genres, director and starring. </w:t>
      </w:r>
    </w:p>
    <w:p w:rsidR="00D454E6" w:rsidRPr="00C40D1F" w:rsidRDefault="00D454E6" w:rsidP="00C40D1F">
      <w:pPr>
        <w:spacing w:line="360" w:lineRule="auto"/>
        <w:ind w:left="720"/>
      </w:pPr>
    </w:p>
    <w:p w:rsidR="00D454E6" w:rsidRPr="00C40D1F" w:rsidRDefault="00D454E6" w:rsidP="00C40D1F">
      <w:pPr>
        <w:spacing w:line="360" w:lineRule="auto"/>
        <w:ind w:left="720"/>
      </w:pPr>
      <w:r w:rsidRPr="00C40D1F">
        <w:rPr>
          <w:noProof/>
        </w:rPr>
        <w:drawing>
          <wp:inline distT="0" distB="0" distL="0" distR="0" wp14:anchorId="7ECC297A" wp14:editId="58D4B755">
            <wp:extent cx="5943600" cy="2915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15920"/>
                    </a:xfrm>
                    <a:prstGeom prst="rect">
                      <a:avLst/>
                    </a:prstGeom>
                  </pic:spPr>
                </pic:pic>
              </a:graphicData>
            </a:graphic>
          </wp:inline>
        </w:drawing>
      </w:r>
    </w:p>
    <w:p w:rsidR="00D454E6" w:rsidRPr="00C40D1F" w:rsidRDefault="00D454E6" w:rsidP="00C40D1F">
      <w:pPr>
        <w:spacing w:line="360" w:lineRule="auto"/>
        <w:ind w:left="720"/>
        <w:jc w:val="center"/>
        <w:rPr>
          <w:b/>
        </w:rPr>
      </w:pPr>
      <w:r w:rsidRPr="00C40D1F">
        <w:rPr>
          <w:b/>
        </w:rPr>
        <w:t>Figure 2.6 More Movie Details</w:t>
      </w:r>
      <w:r w:rsidR="00FF7159">
        <w:rPr>
          <w:b/>
        </w:rPr>
        <w:t xml:space="preserve"> </w:t>
      </w:r>
      <w:r w:rsidR="00FF7159">
        <w:rPr>
          <w:b/>
        </w:rPr>
        <w:fldChar w:fldCharType="begin" w:fldLock="1"/>
      </w:r>
      <w:r w:rsidR="00FF7159">
        <w:rPr>
          <w:b/>
        </w:rPr>
        <w:instrText>ADDIN CSL_CITATION {"citationItems":[{"id":"ITEM-1","itemData":{"URL":"https://www.primevideo.com/ref=atv_nb_logo","accessed":{"date-parts":[["2019","10","13"]]},"author":[{"dropping-particle":"","family":"Amazon","given":"","non-dropping-particle":"","parse-names":false,"suffix":""}],"id":"ITEM-1","issued":{"date-parts":[["0"]]},"title":"Prime Video","type":"webpage"},"uris":["http://www.mendeley.com/documents/?uuid=79f11c3b-29f2-4a9a-8447-4552b8c6e0b0"]}],"mendeley":{"formattedCitation":"(Amazon, n.d.)","plainTextFormattedCitation":"(Amazon, n.d.)","previouslyFormattedCitation":"(Amazon, n.d.)"},"properties":{"noteIndex":0},"schema":"https://github.com/citation-style-language/schema/raw/master/csl-citation.json"}</w:instrText>
      </w:r>
      <w:r w:rsidR="00FF7159">
        <w:rPr>
          <w:b/>
        </w:rPr>
        <w:fldChar w:fldCharType="separate"/>
      </w:r>
      <w:r w:rsidR="00FF7159" w:rsidRPr="00FF7159">
        <w:rPr>
          <w:noProof/>
        </w:rPr>
        <w:t>(Amazon, n.d.)</w:t>
      </w:r>
      <w:r w:rsidR="00FF7159">
        <w:rPr>
          <w:b/>
        </w:rPr>
        <w:fldChar w:fldCharType="end"/>
      </w:r>
    </w:p>
    <w:p w:rsidR="00D454E6" w:rsidRPr="00C40D1F" w:rsidRDefault="00D454E6" w:rsidP="00C40D1F">
      <w:pPr>
        <w:spacing w:line="360" w:lineRule="auto"/>
        <w:ind w:left="720"/>
      </w:pPr>
      <w:r w:rsidRPr="00C40D1F">
        <w:lastRenderedPageBreak/>
        <w:t xml:space="preserve">If the users scroll down to look for more information about the movie, they will see the page as </w:t>
      </w:r>
      <w:r w:rsidRPr="00C40D1F">
        <w:rPr>
          <w:b/>
        </w:rPr>
        <w:t>Figure 2.6</w:t>
      </w:r>
      <w:r w:rsidRPr="00C40D1F">
        <w:t xml:space="preserve"> giving them more information a</w:t>
      </w:r>
      <w:r w:rsidR="00541A9E" w:rsidRPr="00C40D1F">
        <w:t xml:space="preserve">bout the movies and movie formats that they want to ship to their home address. </w:t>
      </w:r>
    </w:p>
    <w:p w:rsidR="00541A9E" w:rsidRPr="00C40D1F" w:rsidRDefault="00541A9E" w:rsidP="00C40D1F">
      <w:pPr>
        <w:spacing w:line="360" w:lineRule="auto"/>
        <w:ind w:left="720"/>
      </w:pPr>
      <w:r w:rsidRPr="00C40D1F">
        <w:rPr>
          <w:noProof/>
        </w:rPr>
        <w:drawing>
          <wp:inline distT="0" distB="0" distL="0" distR="0" wp14:anchorId="54FA2FBC" wp14:editId="4D4B155B">
            <wp:extent cx="5943600" cy="292544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25445"/>
                    </a:xfrm>
                    <a:prstGeom prst="rect">
                      <a:avLst/>
                    </a:prstGeom>
                  </pic:spPr>
                </pic:pic>
              </a:graphicData>
            </a:graphic>
          </wp:inline>
        </w:drawing>
      </w:r>
    </w:p>
    <w:p w:rsidR="00541A9E" w:rsidRPr="00C40D1F" w:rsidRDefault="00541A9E" w:rsidP="00C40D1F">
      <w:pPr>
        <w:spacing w:line="360" w:lineRule="auto"/>
        <w:ind w:left="720"/>
        <w:jc w:val="center"/>
        <w:rPr>
          <w:b/>
        </w:rPr>
      </w:pPr>
      <w:r w:rsidRPr="00C40D1F">
        <w:rPr>
          <w:b/>
        </w:rPr>
        <w:t>Figure 2.7 Movie Feedback</w:t>
      </w:r>
      <w:r w:rsidR="00FF7159">
        <w:rPr>
          <w:b/>
        </w:rPr>
        <w:t xml:space="preserve"> </w:t>
      </w:r>
      <w:r w:rsidR="00FF7159">
        <w:rPr>
          <w:b/>
        </w:rPr>
        <w:fldChar w:fldCharType="begin" w:fldLock="1"/>
      </w:r>
      <w:r w:rsidR="00FF7159">
        <w:rPr>
          <w:b/>
        </w:rPr>
        <w:instrText>ADDIN CSL_CITATION {"citationItems":[{"id":"ITEM-1","itemData":{"URL":"https://www.primevideo.com/ref=atv_nb_logo","accessed":{"date-parts":[["2019","10","13"]]},"author":[{"dropping-particle":"","family":"Amazon","given":"","non-dropping-particle":"","parse-names":false,"suffix":""}],"id":"ITEM-1","issued":{"date-parts":[["0"]]},"title":"Prime Video","type":"webpage"},"uris":["http://www.mendeley.com/documents/?uuid=79f11c3b-29f2-4a9a-8447-4552b8c6e0b0"]}],"mendeley":{"formattedCitation":"(Amazon, n.d.)","plainTextFormattedCitation":"(Amazon, n.d.)","previouslyFormattedCitation":"(Amazon, n.d.)"},"properties":{"noteIndex":0},"schema":"https://github.com/citation-style-language/schema/raw/master/csl-citation.json"}</w:instrText>
      </w:r>
      <w:r w:rsidR="00FF7159">
        <w:rPr>
          <w:b/>
        </w:rPr>
        <w:fldChar w:fldCharType="separate"/>
      </w:r>
      <w:r w:rsidR="00FF7159" w:rsidRPr="00FF7159">
        <w:rPr>
          <w:noProof/>
        </w:rPr>
        <w:t>(Amazon, n.d.)</w:t>
      </w:r>
      <w:r w:rsidR="00FF7159">
        <w:rPr>
          <w:b/>
        </w:rPr>
        <w:fldChar w:fldCharType="end"/>
      </w:r>
    </w:p>
    <w:p w:rsidR="00541A9E" w:rsidRPr="00C40D1F" w:rsidRDefault="00541A9E" w:rsidP="00C40D1F">
      <w:pPr>
        <w:spacing w:line="360" w:lineRule="auto"/>
        <w:ind w:left="720"/>
      </w:pPr>
      <w:r w:rsidRPr="00C40D1F">
        <w:t xml:space="preserve">In </w:t>
      </w:r>
      <w:r w:rsidRPr="00C40D1F">
        <w:rPr>
          <w:b/>
        </w:rPr>
        <w:t>Figure 2.7</w:t>
      </w:r>
      <w:r w:rsidRPr="00C40D1F">
        <w:t>, users are able to post the feedback about the movies and rate the movie as well.</w:t>
      </w:r>
    </w:p>
    <w:p w:rsidR="007E2ECC" w:rsidRPr="00C40D1F" w:rsidRDefault="007E2ECC" w:rsidP="00C40D1F">
      <w:pPr>
        <w:spacing w:line="360" w:lineRule="auto"/>
        <w:ind w:left="720"/>
      </w:pPr>
    </w:p>
    <w:p w:rsidR="007E2ECC" w:rsidRPr="00C40D1F" w:rsidRDefault="007E2ECC" w:rsidP="00C40D1F">
      <w:pPr>
        <w:pStyle w:val="Heading3"/>
        <w:spacing w:line="360" w:lineRule="auto"/>
        <w:ind w:left="720"/>
        <w:rPr>
          <w:rFonts w:ascii="Times New Roman" w:hAnsi="Times New Roman" w:cs="Times New Roman"/>
          <w:b/>
          <w:u w:val="single"/>
        </w:rPr>
      </w:pPr>
      <w:bookmarkStart w:id="16" w:name="_Toc24593379"/>
      <w:r w:rsidRPr="00C40D1F">
        <w:rPr>
          <w:rFonts w:ascii="Times New Roman" w:hAnsi="Times New Roman" w:cs="Times New Roman"/>
          <w:b/>
          <w:u w:val="single"/>
        </w:rPr>
        <w:t>Google Play Movies</w:t>
      </w:r>
      <w:bookmarkEnd w:id="16"/>
    </w:p>
    <w:p w:rsidR="007E2ECC" w:rsidRPr="00C40D1F" w:rsidRDefault="007E2ECC" w:rsidP="00C40D1F">
      <w:pPr>
        <w:spacing w:line="360" w:lineRule="auto"/>
        <w:ind w:left="720"/>
      </w:pPr>
      <w:r w:rsidRPr="00C40D1F">
        <w:t>Google Play Movies has been doing their movie renting service for quite a long time but it didn’t get more popular as Amazon Prime or Netflix due to Google Play Movies do not offer any monthly subscription plans.</w:t>
      </w:r>
      <w:r w:rsidR="002D10C6" w:rsidRPr="00C40D1F">
        <w:t xml:space="preserve"> To gain access into Google Play Movies, the users only need their Google Play account if they have one or create one using their Gmail.</w:t>
      </w:r>
    </w:p>
    <w:p w:rsidR="002D10C6" w:rsidRPr="00C40D1F" w:rsidRDefault="002D10C6" w:rsidP="00C40D1F">
      <w:pPr>
        <w:spacing w:line="360" w:lineRule="auto"/>
        <w:ind w:left="720"/>
      </w:pPr>
      <w:r w:rsidRPr="00C40D1F">
        <w:rPr>
          <w:noProof/>
        </w:rPr>
        <w:lastRenderedPageBreak/>
        <w:drawing>
          <wp:inline distT="0" distB="0" distL="0" distR="0" wp14:anchorId="74A868CC" wp14:editId="72DA50AA">
            <wp:extent cx="5943600" cy="2667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667000"/>
                    </a:xfrm>
                    <a:prstGeom prst="rect">
                      <a:avLst/>
                    </a:prstGeom>
                  </pic:spPr>
                </pic:pic>
              </a:graphicData>
            </a:graphic>
          </wp:inline>
        </w:drawing>
      </w:r>
    </w:p>
    <w:p w:rsidR="002D10C6" w:rsidRPr="00C40D1F" w:rsidRDefault="002D10C6" w:rsidP="00C40D1F">
      <w:pPr>
        <w:spacing w:line="360" w:lineRule="auto"/>
        <w:ind w:left="720"/>
        <w:jc w:val="center"/>
        <w:rPr>
          <w:b/>
        </w:rPr>
      </w:pPr>
      <w:r w:rsidRPr="00C40D1F">
        <w:rPr>
          <w:b/>
        </w:rPr>
        <w:t xml:space="preserve">Figure 2.8 Google Play Movie </w:t>
      </w:r>
      <w:r w:rsidR="00FF7159">
        <w:rPr>
          <w:b/>
        </w:rPr>
        <w:fldChar w:fldCharType="begin" w:fldLock="1"/>
      </w:r>
      <w:r w:rsidR="00FF7159">
        <w:rPr>
          <w:b/>
        </w:rPr>
        <w:instrText>ADDIN CSL_CITATION {"citationItems":[{"id":"ITEM-1","itemData":{"URL":"https://play.google.com/store","accessed":{"date-parts":[["2019","11","2"]]},"author":[{"dropping-particle":"","family":"Google Play","given":"","non-dropping-particle":"","parse-names":false,"suffix":""}],"id":"ITEM-1","issued":{"date-parts":[["0"]]},"title":"Google Play Movies","type":"webpage"},"uris":["http://www.mendeley.com/documents/?uuid=550bc857-6c93-48e9-91b5-ac64b57d6efd"]}],"mendeley":{"formattedCitation":"(Google Play, n.d.)","plainTextFormattedCitation":"(Google Play, n.d.)","previouslyFormattedCitation":"(Google Play, n.d.)"},"properties":{"noteIndex":0},"schema":"https://github.com/citation-style-language/schema/raw/master/csl-citation.json"}</w:instrText>
      </w:r>
      <w:r w:rsidR="00FF7159">
        <w:rPr>
          <w:b/>
        </w:rPr>
        <w:fldChar w:fldCharType="separate"/>
      </w:r>
      <w:r w:rsidR="00FF7159" w:rsidRPr="00FF7159">
        <w:rPr>
          <w:noProof/>
        </w:rPr>
        <w:t>(Google Play, n.d.)</w:t>
      </w:r>
      <w:r w:rsidR="00FF7159">
        <w:rPr>
          <w:b/>
        </w:rPr>
        <w:fldChar w:fldCharType="end"/>
      </w:r>
    </w:p>
    <w:p w:rsidR="002D10C6" w:rsidRPr="00C40D1F" w:rsidRDefault="002D10C6" w:rsidP="00C40D1F">
      <w:pPr>
        <w:spacing w:line="360" w:lineRule="auto"/>
        <w:ind w:left="720"/>
      </w:pPr>
      <w:r w:rsidRPr="00C40D1F">
        <w:t xml:space="preserve">Google Play Movies enable their users to search for the movie they want and also offer their users a list of genre to find their movie as well as a renting price shown on every movie in the page. </w:t>
      </w:r>
    </w:p>
    <w:p w:rsidR="00553627" w:rsidRPr="00C40D1F" w:rsidRDefault="00553627" w:rsidP="00C40D1F">
      <w:pPr>
        <w:spacing w:line="360" w:lineRule="auto"/>
        <w:ind w:left="720"/>
      </w:pPr>
      <w:r w:rsidRPr="00C40D1F">
        <w:rPr>
          <w:noProof/>
        </w:rPr>
        <w:drawing>
          <wp:inline distT="0" distB="0" distL="0" distR="0" wp14:anchorId="249D3384" wp14:editId="46FE7F06">
            <wp:extent cx="5943600" cy="2922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22270"/>
                    </a:xfrm>
                    <a:prstGeom prst="rect">
                      <a:avLst/>
                    </a:prstGeom>
                  </pic:spPr>
                </pic:pic>
              </a:graphicData>
            </a:graphic>
          </wp:inline>
        </w:drawing>
      </w:r>
    </w:p>
    <w:p w:rsidR="00553627" w:rsidRPr="00C40D1F" w:rsidRDefault="00553627" w:rsidP="00C40D1F">
      <w:pPr>
        <w:spacing w:line="360" w:lineRule="auto"/>
        <w:ind w:left="720"/>
        <w:jc w:val="center"/>
        <w:rPr>
          <w:b/>
        </w:rPr>
      </w:pPr>
      <w:r w:rsidRPr="00C40D1F">
        <w:rPr>
          <w:b/>
        </w:rPr>
        <w:t>Figure 2.9 Movie Details</w:t>
      </w:r>
      <w:r w:rsidR="00FF7159">
        <w:rPr>
          <w:b/>
        </w:rPr>
        <w:t xml:space="preserve"> </w:t>
      </w:r>
      <w:r w:rsidR="00FF7159">
        <w:rPr>
          <w:b/>
        </w:rPr>
        <w:fldChar w:fldCharType="begin" w:fldLock="1"/>
      </w:r>
      <w:r w:rsidR="00FF7159">
        <w:rPr>
          <w:b/>
        </w:rPr>
        <w:instrText>ADDIN CSL_CITATION {"citationItems":[{"id":"ITEM-1","itemData":{"URL":"https://play.google.com/store","accessed":{"date-parts":[["2019","11","2"]]},"author":[{"dropping-particle":"","family":"Google Play","given":"","non-dropping-particle":"","parse-names":false,"suffix":""}],"id":"ITEM-1","issued":{"date-parts":[["0"]]},"title":"Google Play Movies","type":"webpage"},"uris":["http://www.mendeley.com/documents/?uuid=550bc857-6c93-48e9-91b5-ac64b57d6efd"]}],"mendeley":{"formattedCitation":"(Google Play, n.d.)","plainTextFormattedCitation":"(Google Play, n.d.)","previouslyFormattedCitation":"(Google Play, n.d.)"},"properties":{"noteIndex":0},"schema":"https://github.com/citation-style-language/schema/raw/master/csl-citation.json"}</w:instrText>
      </w:r>
      <w:r w:rsidR="00FF7159">
        <w:rPr>
          <w:b/>
        </w:rPr>
        <w:fldChar w:fldCharType="separate"/>
      </w:r>
      <w:r w:rsidR="00FF7159" w:rsidRPr="00FF7159">
        <w:rPr>
          <w:noProof/>
        </w:rPr>
        <w:t>(Google Play, n.d.)</w:t>
      </w:r>
      <w:r w:rsidR="00FF7159">
        <w:rPr>
          <w:b/>
        </w:rPr>
        <w:fldChar w:fldCharType="end"/>
      </w:r>
    </w:p>
    <w:p w:rsidR="00F7340C" w:rsidRPr="00C40D1F" w:rsidRDefault="00553627" w:rsidP="00C40D1F">
      <w:pPr>
        <w:spacing w:line="360" w:lineRule="auto"/>
        <w:ind w:left="720"/>
        <w:jc w:val="both"/>
      </w:pPr>
      <w:r w:rsidRPr="00C40D1F">
        <w:t xml:space="preserve">Google Play Movies offered a slightly different design than others competitor, Google Play Movies do not have a movie cover and do not send out physical copies of the movies </w:t>
      </w:r>
      <w:r w:rsidRPr="00C40D1F">
        <w:lastRenderedPageBreak/>
        <w:t>instead Google Play Movies put up the movie trailer and rent or sell a digital copy to their users for unlimited access. Other than that, Google Play Movies has every details of the movies on the page such as publish date, duration of movie, genre, feedback, cast &amp; credits and also offer similar movies related to the current movie that user is watching.</w:t>
      </w:r>
    </w:p>
    <w:p w:rsidR="00553627" w:rsidRPr="00C40D1F" w:rsidRDefault="00553627" w:rsidP="00C40D1F">
      <w:pPr>
        <w:spacing w:line="360" w:lineRule="auto"/>
      </w:pPr>
    </w:p>
    <w:p w:rsidR="00553627" w:rsidRPr="00C40D1F" w:rsidRDefault="00553627" w:rsidP="00C40D1F">
      <w:pPr>
        <w:spacing w:line="360" w:lineRule="auto"/>
        <w:ind w:left="720"/>
        <w:jc w:val="both"/>
      </w:pPr>
      <w:r w:rsidRPr="00C40D1F">
        <w:rPr>
          <w:noProof/>
        </w:rPr>
        <w:drawing>
          <wp:inline distT="0" distB="0" distL="0" distR="0" wp14:anchorId="00B439E7" wp14:editId="0818EEB8">
            <wp:extent cx="5943600" cy="29222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922270"/>
                    </a:xfrm>
                    <a:prstGeom prst="rect">
                      <a:avLst/>
                    </a:prstGeom>
                  </pic:spPr>
                </pic:pic>
              </a:graphicData>
            </a:graphic>
          </wp:inline>
        </w:drawing>
      </w:r>
      <w:r w:rsidRPr="00C40D1F">
        <w:t xml:space="preserve"> </w:t>
      </w:r>
    </w:p>
    <w:p w:rsidR="00553627" w:rsidRPr="00C40D1F" w:rsidRDefault="00553627" w:rsidP="00C40D1F">
      <w:pPr>
        <w:spacing w:line="360" w:lineRule="auto"/>
        <w:ind w:left="720"/>
        <w:jc w:val="center"/>
        <w:rPr>
          <w:b/>
        </w:rPr>
      </w:pPr>
      <w:r w:rsidRPr="00C40D1F">
        <w:rPr>
          <w:b/>
        </w:rPr>
        <w:t>Figure 2.10 Feedback</w:t>
      </w:r>
      <w:r w:rsidR="00FF7159">
        <w:rPr>
          <w:b/>
        </w:rPr>
        <w:t xml:space="preserve"> </w:t>
      </w:r>
      <w:r w:rsidR="00FF7159">
        <w:rPr>
          <w:b/>
        </w:rPr>
        <w:fldChar w:fldCharType="begin" w:fldLock="1"/>
      </w:r>
      <w:r w:rsidR="00FF7159">
        <w:rPr>
          <w:b/>
        </w:rPr>
        <w:instrText>ADDIN CSL_CITATION {"citationItems":[{"id":"ITEM-1","itemData":{"URL":"https://play.google.com/store","accessed":{"date-parts":[["2019","11","2"]]},"author":[{"dropping-particle":"","family":"Google Play","given":"","non-dropping-particle":"","parse-names":false,"suffix":""}],"id":"ITEM-1","issued":{"date-parts":[["0"]]},"title":"Google Play Movies","type":"webpage"},"uris":["http://www.mendeley.com/documents/?uuid=550bc857-6c93-48e9-91b5-ac64b57d6efd"]}],"mendeley":{"formattedCitation":"(Google Play, n.d.)","plainTextFormattedCitation":"(Google Play, n.d.)","previouslyFormattedCitation":"(Google Play, n.d.)"},"properties":{"noteIndex":0},"schema":"https://github.com/citation-style-language/schema/raw/master/csl-citation.json"}</w:instrText>
      </w:r>
      <w:r w:rsidR="00FF7159">
        <w:rPr>
          <w:b/>
        </w:rPr>
        <w:fldChar w:fldCharType="separate"/>
      </w:r>
      <w:r w:rsidR="00FF7159" w:rsidRPr="00FF7159">
        <w:rPr>
          <w:noProof/>
        </w:rPr>
        <w:t>(Google Play, n.d.)</w:t>
      </w:r>
      <w:r w:rsidR="00FF7159">
        <w:rPr>
          <w:b/>
        </w:rPr>
        <w:fldChar w:fldCharType="end"/>
      </w:r>
    </w:p>
    <w:p w:rsidR="00F7340C" w:rsidRPr="00C40D1F" w:rsidRDefault="00553627" w:rsidP="00C40D1F">
      <w:pPr>
        <w:spacing w:line="360" w:lineRule="auto"/>
        <w:ind w:left="720"/>
      </w:pPr>
      <w:r w:rsidRPr="00C40D1F">
        <w:t xml:space="preserve">Users of Google Play Movies are able to gives their feedback below the movies as shown in </w:t>
      </w:r>
      <w:r w:rsidRPr="00C40D1F">
        <w:rPr>
          <w:b/>
        </w:rPr>
        <w:t>Figure 2.10</w:t>
      </w:r>
      <w:r w:rsidRPr="00C40D1F">
        <w:t>.</w:t>
      </w:r>
    </w:p>
    <w:p w:rsidR="00F7340C" w:rsidRPr="00C40D1F" w:rsidRDefault="00F7340C" w:rsidP="00C40D1F">
      <w:pPr>
        <w:spacing w:line="360" w:lineRule="auto"/>
      </w:pPr>
    </w:p>
    <w:p w:rsidR="00F7340C" w:rsidRPr="00C40D1F" w:rsidRDefault="00F7340C" w:rsidP="00C40D1F">
      <w:pPr>
        <w:pStyle w:val="Heading1"/>
        <w:spacing w:line="360" w:lineRule="auto"/>
        <w:rPr>
          <w:rFonts w:cs="Times New Roman"/>
        </w:rPr>
      </w:pPr>
      <w:bookmarkStart w:id="17" w:name="_Toc24593380"/>
      <w:r w:rsidRPr="00C40D1F">
        <w:rPr>
          <w:rFonts w:cs="Times New Roman"/>
        </w:rPr>
        <w:t>Conclusion</w:t>
      </w:r>
      <w:bookmarkEnd w:id="17"/>
    </w:p>
    <w:p w:rsidR="00F7340C" w:rsidRPr="00C40D1F" w:rsidRDefault="00C40D1F" w:rsidP="00C40D1F">
      <w:pPr>
        <w:spacing w:line="360" w:lineRule="auto"/>
      </w:pPr>
      <w:r>
        <w:t>Several researches</w:t>
      </w:r>
      <w:r w:rsidR="00ED6DF7">
        <w:t xml:space="preserve"> have been</w:t>
      </w:r>
      <w:r w:rsidR="00F7340C" w:rsidRPr="00C40D1F">
        <w:t xml:space="preserve"> conducted </w:t>
      </w:r>
      <w:r w:rsidR="00ED6DF7">
        <w:t>on</w:t>
      </w:r>
      <w:r w:rsidR="00F7340C" w:rsidRPr="00C40D1F">
        <w:t xml:space="preserve"> literature reviews, I’ve improved on the topics regard to the key phrases</w:t>
      </w:r>
      <w:r w:rsidR="00984258">
        <w:t xml:space="preserve"> and</w:t>
      </w:r>
      <w:r w:rsidR="00F7340C" w:rsidRPr="00C40D1F">
        <w:t xml:space="preserve"> the 3 similar systems</w:t>
      </w:r>
      <w:r w:rsidR="00984258">
        <w:t xml:space="preserve"> researched </w:t>
      </w:r>
      <w:r w:rsidR="00F7340C" w:rsidRPr="00C40D1F">
        <w:t>is able to help me to design and develop Movie Rental Website in this assessment.</w:t>
      </w:r>
    </w:p>
    <w:p w:rsidR="00F7340C" w:rsidRPr="00C40D1F" w:rsidRDefault="00F7340C" w:rsidP="00C40D1F">
      <w:pPr>
        <w:spacing w:line="360" w:lineRule="auto"/>
      </w:pPr>
      <w:r w:rsidRPr="00C40D1F">
        <w:br w:type="page"/>
      </w:r>
    </w:p>
    <w:p w:rsidR="00553627" w:rsidRPr="00C40D1F" w:rsidRDefault="00F7340C" w:rsidP="00C40D1F">
      <w:pPr>
        <w:pStyle w:val="Heading1"/>
        <w:spacing w:line="360" w:lineRule="auto"/>
        <w:rPr>
          <w:rFonts w:cs="Times New Roman"/>
        </w:rPr>
      </w:pPr>
      <w:bookmarkStart w:id="18" w:name="_Toc24593381"/>
      <w:r w:rsidRPr="00C40D1F">
        <w:rPr>
          <w:rFonts w:cs="Times New Roman"/>
        </w:rPr>
        <w:lastRenderedPageBreak/>
        <w:t>Reference</w:t>
      </w:r>
      <w:bookmarkEnd w:id="18"/>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szCs w:val="24"/>
        </w:rPr>
        <w:fldChar w:fldCharType="begin" w:fldLock="1"/>
      </w:r>
      <w:r w:rsidRPr="00FF7159">
        <w:rPr>
          <w:szCs w:val="24"/>
        </w:rPr>
        <w:instrText xml:space="preserve">ADDIN Mendeley Bibliography CSL_BIBLIOGRAPHY </w:instrText>
      </w:r>
      <w:r w:rsidRPr="00FF7159">
        <w:rPr>
          <w:szCs w:val="24"/>
        </w:rPr>
        <w:fldChar w:fldCharType="separate"/>
      </w:r>
      <w:r w:rsidRPr="00FF7159">
        <w:rPr>
          <w:noProof/>
          <w:szCs w:val="24"/>
        </w:rPr>
        <w:t>Amazon (n.d.) Prime Video, [online] Available at: https://www.primevideo.com/ref=atv_nb_logo (Accessed 13 Octo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Business Jargons (n.d.) Online Marketing, [online] Available at: https://businessjargons.com/online-marketing.html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Discovery Design (n.d.) 5 Reasons Why Ecommerce Is So Important For Your Business, [online] Available at: https://www.discoverydesign.co.uk/blog/post/5-reasons-why-ecommerce-is-so-important-for-your-business/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Edkent Media (2018) TOP 15 ADVANTAGES OF INTERNET MARKETING FOR YOUR BUSINESS, [online] Available at: https://edkentmedia.com/top-15-advantages-internet-marketing-business/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Google Play (n.d.) Google Play Movies, [online] Available at: https://play.google.com/store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Ho, K. (2015) How does renting work in Google Play Movies?, [online] Available at: https://www.quora.com/How-does-renting-work-in-Google-Play-Movies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LL Brothers Entertainment Geeks (n.d.) Benefits of Watching Movies Online, [online] Available at: https://www.leclercbrothers.com/benefits-watching-movies-online/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Miline Library (n.d.) What Is Genre and How Is It Determined?, [online] Available at: https://milnepublishing.geneseo.edu/exploring-movie-construction-and-production/chapter/2-what-is-genre-and-how-is-it-determined/ (Accessed 2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Moskowitz, D. (2019) Who Are Netflix’s Main Competitors?, [online] Available at: https://www.investopedia.com/articles/markets/051215/who-are-netflixs-main-competitors-nflx.asp (Accessed 3 November 2019).</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lastRenderedPageBreak/>
        <w:t>Netflix (n.d.) https://www.netflix.com/my/, [online] Available at: https://www.netflix.com/my/ (Accessed 13 October 2019a).</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Netflix (n.d.) Netflix, [online] Available at: https://www.netflix.com/my/ (Accessed 3 November 2019b).</w:t>
      </w:r>
    </w:p>
    <w:p w:rsidR="00FF7159" w:rsidRPr="00FF7159" w:rsidRDefault="00FF7159" w:rsidP="00FF7159">
      <w:pPr>
        <w:widowControl w:val="0"/>
        <w:autoSpaceDE w:val="0"/>
        <w:autoSpaceDN w:val="0"/>
        <w:adjustRightInd w:val="0"/>
        <w:spacing w:before="240" w:after="0" w:line="360" w:lineRule="auto"/>
        <w:ind w:left="360"/>
        <w:rPr>
          <w:noProof/>
          <w:szCs w:val="24"/>
        </w:rPr>
      </w:pPr>
      <w:r w:rsidRPr="00FF7159">
        <w:rPr>
          <w:noProof/>
          <w:szCs w:val="24"/>
        </w:rPr>
        <w:t>techopedia (n.d.) Online Marketing, [online] Available at: https://www.techopedia.com/definition/26363/online-marketing (Accessed 2 November 2019).</w:t>
      </w:r>
    </w:p>
    <w:p w:rsidR="00732536" w:rsidRPr="00FF7159" w:rsidRDefault="00FF7159" w:rsidP="00C40D1F">
      <w:pPr>
        <w:pStyle w:val="Heading1"/>
        <w:spacing w:line="360" w:lineRule="auto"/>
        <w:rPr>
          <w:rFonts w:cs="Times New Roman"/>
          <w:sz w:val="22"/>
        </w:rPr>
      </w:pPr>
      <w:r w:rsidRPr="00FF7159">
        <w:rPr>
          <w:rFonts w:cs="Times New Roman"/>
          <w:sz w:val="24"/>
          <w:szCs w:val="24"/>
        </w:rPr>
        <w:fldChar w:fldCharType="end"/>
      </w:r>
    </w:p>
    <w:p w:rsidR="00732536" w:rsidRPr="00C40D1F" w:rsidRDefault="00732536" w:rsidP="00C40D1F">
      <w:pPr>
        <w:spacing w:line="360" w:lineRule="auto"/>
        <w:sectPr w:rsidR="00732536" w:rsidRPr="00C40D1F" w:rsidSect="00732536">
          <w:pgSz w:w="12240" w:h="15840"/>
          <w:pgMar w:top="1440" w:right="1440" w:bottom="1440" w:left="1440" w:header="720" w:footer="720" w:gutter="0"/>
          <w:cols w:space="720"/>
          <w:docGrid w:linePitch="360"/>
        </w:sectPr>
      </w:pPr>
    </w:p>
    <w:p w:rsidR="00F7340C" w:rsidRPr="00C40D1F" w:rsidRDefault="00732536" w:rsidP="00C40D1F">
      <w:pPr>
        <w:pStyle w:val="Heading1"/>
        <w:spacing w:line="360" w:lineRule="auto"/>
        <w:rPr>
          <w:rFonts w:cs="Times New Roman"/>
        </w:rPr>
      </w:pPr>
      <w:bookmarkStart w:id="19" w:name="_Toc24593382"/>
      <w:r w:rsidRPr="00C40D1F">
        <w:rPr>
          <w:rFonts w:cs="Times New Roman"/>
        </w:rPr>
        <w:lastRenderedPageBreak/>
        <w:t xml:space="preserve">Appendix B – Gantt </w:t>
      </w:r>
      <w:proofErr w:type="gramStart"/>
      <w:r w:rsidRPr="00C40D1F">
        <w:rPr>
          <w:rFonts w:cs="Times New Roman"/>
        </w:rPr>
        <w:t>Chart</w:t>
      </w:r>
      <w:bookmarkEnd w:id="19"/>
      <w:proofErr w:type="gramEnd"/>
    </w:p>
    <w:p w:rsidR="00732536" w:rsidRPr="00C40D1F" w:rsidRDefault="00732536" w:rsidP="00C40D1F">
      <w:pPr>
        <w:spacing w:line="360" w:lineRule="auto"/>
      </w:pPr>
      <w:r w:rsidRPr="00C40D1F">
        <w:rPr>
          <w:noProof/>
        </w:rPr>
        <w:drawing>
          <wp:inline distT="0" distB="0" distL="0" distR="0" wp14:anchorId="697E19B1" wp14:editId="16F63CE2">
            <wp:extent cx="9028430" cy="52959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032379" cy="5298216"/>
                    </a:xfrm>
                    <a:prstGeom prst="rect">
                      <a:avLst/>
                    </a:prstGeom>
                  </pic:spPr>
                </pic:pic>
              </a:graphicData>
            </a:graphic>
          </wp:inline>
        </w:drawing>
      </w:r>
    </w:p>
    <w:p w:rsidR="00732536" w:rsidRPr="00C40D1F" w:rsidRDefault="00732536" w:rsidP="00C40D1F">
      <w:pPr>
        <w:spacing w:line="360" w:lineRule="auto"/>
        <w:sectPr w:rsidR="00732536" w:rsidRPr="00C40D1F" w:rsidSect="00732536">
          <w:pgSz w:w="15840" w:h="12240" w:orient="landscape"/>
          <w:pgMar w:top="1440" w:right="1440" w:bottom="1440" w:left="1440" w:header="720" w:footer="720" w:gutter="0"/>
          <w:cols w:space="720"/>
          <w:docGrid w:linePitch="360"/>
        </w:sectPr>
      </w:pPr>
    </w:p>
    <w:p w:rsidR="00732536" w:rsidRPr="00C40D1F" w:rsidRDefault="00732536" w:rsidP="00C40D1F">
      <w:pPr>
        <w:spacing w:line="360" w:lineRule="auto"/>
      </w:pPr>
      <w:r w:rsidRPr="00C40D1F">
        <w:rPr>
          <w:noProof/>
        </w:rPr>
        <w:lastRenderedPageBreak/>
        <w:drawing>
          <wp:inline distT="0" distB="0" distL="0" distR="0" wp14:anchorId="7FDC3728" wp14:editId="64B12515">
            <wp:extent cx="8865235" cy="2407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879594" cy="2411820"/>
                    </a:xfrm>
                    <a:prstGeom prst="rect">
                      <a:avLst/>
                    </a:prstGeom>
                  </pic:spPr>
                </pic:pic>
              </a:graphicData>
            </a:graphic>
          </wp:inline>
        </w:drawing>
      </w:r>
    </w:p>
    <w:sectPr w:rsidR="00732536" w:rsidRPr="00C40D1F" w:rsidSect="0073253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65174"/>
    <w:multiLevelType w:val="hybridMultilevel"/>
    <w:tmpl w:val="B2946638"/>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 w15:restartNumberingAfterBreak="0">
    <w:nsid w:val="0B4C1080"/>
    <w:multiLevelType w:val="hybridMultilevel"/>
    <w:tmpl w:val="5D527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77C5B"/>
    <w:multiLevelType w:val="hybridMultilevel"/>
    <w:tmpl w:val="4420F45A"/>
    <w:lvl w:ilvl="0" w:tplc="0409001B">
      <w:start w:val="1"/>
      <w:numFmt w:val="lowerRoman"/>
      <w:lvlText w:val="%1."/>
      <w:lvlJc w:val="righ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 w15:restartNumberingAfterBreak="0">
    <w:nsid w:val="14C21272"/>
    <w:multiLevelType w:val="hybridMultilevel"/>
    <w:tmpl w:val="B9849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64DE6"/>
    <w:multiLevelType w:val="hybridMultilevel"/>
    <w:tmpl w:val="5A7E026E"/>
    <w:lvl w:ilvl="0" w:tplc="04090015">
      <w:start w:val="1"/>
      <w:numFmt w:val="upperLetter"/>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5" w15:restartNumberingAfterBreak="0">
    <w:nsid w:val="32511BE2"/>
    <w:multiLevelType w:val="multilevel"/>
    <w:tmpl w:val="4F36475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6C10B8C"/>
    <w:multiLevelType w:val="hybridMultilevel"/>
    <w:tmpl w:val="E2A09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4A6CD4"/>
    <w:multiLevelType w:val="hybridMultilevel"/>
    <w:tmpl w:val="E2A09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FB7A0D"/>
    <w:multiLevelType w:val="hybridMultilevel"/>
    <w:tmpl w:val="48880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9B47C3"/>
    <w:multiLevelType w:val="hybridMultilevel"/>
    <w:tmpl w:val="74E8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FD2021"/>
    <w:multiLevelType w:val="hybridMultilevel"/>
    <w:tmpl w:val="9D7E7D8E"/>
    <w:lvl w:ilvl="0" w:tplc="79D2D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945736"/>
    <w:multiLevelType w:val="hybridMultilevel"/>
    <w:tmpl w:val="44E42F54"/>
    <w:lvl w:ilvl="0" w:tplc="18A83D00">
      <w:start w:val="1"/>
      <w:numFmt w:val="upp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68056BF"/>
    <w:multiLevelType w:val="hybridMultilevel"/>
    <w:tmpl w:val="C49E9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1"/>
  </w:num>
  <w:num w:numId="6">
    <w:abstractNumId w:val="10"/>
  </w:num>
  <w:num w:numId="7">
    <w:abstractNumId w:val="3"/>
  </w:num>
  <w:num w:numId="8">
    <w:abstractNumId w:val="9"/>
  </w:num>
  <w:num w:numId="9">
    <w:abstractNumId w:val="7"/>
  </w:num>
  <w:num w:numId="10">
    <w:abstractNumId w:val="6"/>
  </w:num>
  <w:num w:numId="11">
    <w:abstractNumId w:val="1"/>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B34"/>
    <w:rsid w:val="00035303"/>
    <w:rsid w:val="0004175B"/>
    <w:rsid w:val="000763C1"/>
    <w:rsid w:val="001219F5"/>
    <w:rsid w:val="00205B64"/>
    <w:rsid w:val="0026439B"/>
    <w:rsid w:val="002D10C6"/>
    <w:rsid w:val="00343ACE"/>
    <w:rsid w:val="00364890"/>
    <w:rsid w:val="00415A46"/>
    <w:rsid w:val="00455BD6"/>
    <w:rsid w:val="00461690"/>
    <w:rsid w:val="00476C4E"/>
    <w:rsid w:val="005131CC"/>
    <w:rsid w:val="00541A9E"/>
    <w:rsid w:val="005474F9"/>
    <w:rsid w:val="00553627"/>
    <w:rsid w:val="005A7A55"/>
    <w:rsid w:val="005B2EBF"/>
    <w:rsid w:val="00636E23"/>
    <w:rsid w:val="006509C6"/>
    <w:rsid w:val="00653D40"/>
    <w:rsid w:val="00686911"/>
    <w:rsid w:val="006F33EE"/>
    <w:rsid w:val="00732536"/>
    <w:rsid w:val="00792D34"/>
    <w:rsid w:val="007B6BDC"/>
    <w:rsid w:val="007E2ECC"/>
    <w:rsid w:val="00941FBA"/>
    <w:rsid w:val="00953700"/>
    <w:rsid w:val="00966C3B"/>
    <w:rsid w:val="00984258"/>
    <w:rsid w:val="00A64646"/>
    <w:rsid w:val="00AE3873"/>
    <w:rsid w:val="00AF52BC"/>
    <w:rsid w:val="00B20BEB"/>
    <w:rsid w:val="00B42B34"/>
    <w:rsid w:val="00B70982"/>
    <w:rsid w:val="00BF0948"/>
    <w:rsid w:val="00C40D1F"/>
    <w:rsid w:val="00C41B7F"/>
    <w:rsid w:val="00C53F3C"/>
    <w:rsid w:val="00D16120"/>
    <w:rsid w:val="00D25F37"/>
    <w:rsid w:val="00D454E6"/>
    <w:rsid w:val="00D54ECB"/>
    <w:rsid w:val="00DB240C"/>
    <w:rsid w:val="00E01E6B"/>
    <w:rsid w:val="00E37720"/>
    <w:rsid w:val="00EC23D7"/>
    <w:rsid w:val="00ED3F1C"/>
    <w:rsid w:val="00ED6DF7"/>
    <w:rsid w:val="00F25C23"/>
    <w:rsid w:val="00F7340C"/>
    <w:rsid w:val="00FC39CB"/>
    <w:rsid w:val="00FD5F79"/>
    <w:rsid w:val="00FF71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617D47-4D8E-4E83-8E34-974197DA8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2B34"/>
  </w:style>
  <w:style w:type="paragraph" w:styleId="Heading1">
    <w:name w:val="heading 1"/>
    <w:basedOn w:val="Normal"/>
    <w:next w:val="Normal"/>
    <w:link w:val="Heading1Char"/>
    <w:uiPriority w:val="9"/>
    <w:qFormat/>
    <w:rsid w:val="00E37720"/>
    <w:pPr>
      <w:keepNext/>
      <w:keepLines/>
      <w:spacing w:before="240" w:after="0"/>
      <w:outlineLvl w:val="0"/>
    </w:pPr>
    <w:rPr>
      <w:rFonts w:eastAsiaTheme="majorEastAsia" w:cstheme="majorBidi"/>
      <w:b/>
      <w:color w:val="2E74B5" w:themeColor="accent1" w:themeShade="BF"/>
      <w:sz w:val="32"/>
      <w:szCs w:val="32"/>
      <w:u w:val="single"/>
    </w:rPr>
  </w:style>
  <w:style w:type="paragraph" w:styleId="Heading2">
    <w:name w:val="heading 2"/>
    <w:basedOn w:val="Normal"/>
    <w:next w:val="Normal"/>
    <w:link w:val="Heading2Char"/>
    <w:uiPriority w:val="9"/>
    <w:unhideWhenUsed/>
    <w:qFormat/>
    <w:rsid w:val="00343A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43ACE"/>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7720"/>
    <w:rPr>
      <w:rFonts w:eastAsiaTheme="majorEastAsia" w:cstheme="majorBidi"/>
      <w:b/>
      <w:color w:val="2E74B5" w:themeColor="accent1" w:themeShade="BF"/>
      <w:sz w:val="32"/>
      <w:szCs w:val="32"/>
      <w:u w:val="single"/>
    </w:rPr>
  </w:style>
  <w:style w:type="paragraph" w:styleId="ListParagraph">
    <w:name w:val="List Paragraph"/>
    <w:basedOn w:val="Normal"/>
    <w:uiPriority w:val="34"/>
    <w:qFormat/>
    <w:rsid w:val="00B42B34"/>
    <w:pPr>
      <w:ind w:left="720"/>
      <w:contextualSpacing/>
    </w:pPr>
  </w:style>
  <w:style w:type="character" w:customStyle="1" w:styleId="Heading2Char">
    <w:name w:val="Heading 2 Char"/>
    <w:basedOn w:val="DefaultParagraphFont"/>
    <w:link w:val="Heading2"/>
    <w:uiPriority w:val="9"/>
    <w:rsid w:val="00343AC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43ACE"/>
    <w:rPr>
      <w:rFonts w:asciiTheme="majorHAnsi" w:eastAsiaTheme="majorEastAsia" w:hAnsiTheme="majorHAnsi" w:cstheme="majorBidi"/>
      <w:color w:val="1F4D78" w:themeColor="accent1" w:themeShade="7F"/>
      <w:szCs w:val="24"/>
    </w:rPr>
  </w:style>
  <w:style w:type="paragraph" w:styleId="TOCHeading">
    <w:name w:val="TOC Heading"/>
    <w:basedOn w:val="Heading1"/>
    <w:next w:val="Normal"/>
    <w:uiPriority w:val="39"/>
    <w:unhideWhenUsed/>
    <w:qFormat/>
    <w:rsid w:val="005B2EBF"/>
    <w:pPr>
      <w:outlineLvl w:val="9"/>
    </w:pPr>
    <w:rPr>
      <w:rFonts w:asciiTheme="majorHAnsi" w:hAnsiTheme="majorHAnsi"/>
      <w:b w:val="0"/>
      <w:u w:val="none"/>
      <w:lang w:eastAsia="en-US"/>
    </w:rPr>
  </w:style>
  <w:style w:type="paragraph" w:styleId="TOC1">
    <w:name w:val="toc 1"/>
    <w:basedOn w:val="Normal"/>
    <w:next w:val="Normal"/>
    <w:autoRedefine/>
    <w:uiPriority w:val="39"/>
    <w:unhideWhenUsed/>
    <w:rsid w:val="005B2EBF"/>
    <w:pPr>
      <w:spacing w:after="100"/>
    </w:pPr>
  </w:style>
  <w:style w:type="paragraph" w:styleId="TOC2">
    <w:name w:val="toc 2"/>
    <w:basedOn w:val="Normal"/>
    <w:next w:val="Normal"/>
    <w:autoRedefine/>
    <w:uiPriority w:val="39"/>
    <w:unhideWhenUsed/>
    <w:rsid w:val="005B2EBF"/>
    <w:pPr>
      <w:spacing w:after="100"/>
      <w:ind w:left="240"/>
    </w:pPr>
  </w:style>
  <w:style w:type="paragraph" w:styleId="TOC3">
    <w:name w:val="toc 3"/>
    <w:basedOn w:val="Normal"/>
    <w:next w:val="Normal"/>
    <w:autoRedefine/>
    <w:uiPriority w:val="39"/>
    <w:unhideWhenUsed/>
    <w:rsid w:val="005B2EBF"/>
    <w:pPr>
      <w:spacing w:after="100"/>
      <w:ind w:left="480"/>
    </w:pPr>
  </w:style>
  <w:style w:type="character" w:styleId="Hyperlink">
    <w:name w:val="Hyperlink"/>
    <w:basedOn w:val="DefaultParagraphFont"/>
    <w:uiPriority w:val="99"/>
    <w:unhideWhenUsed/>
    <w:rsid w:val="005B2EB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0978042">
      <w:bodyDiv w:val="1"/>
      <w:marLeft w:val="0"/>
      <w:marRight w:val="0"/>
      <w:marTop w:val="0"/>
      <w:marBottom w:val="0"/>
      <w:divBdr>
        <w:top w:val="none" w:sz="0" w:space="0" w:color="auto"/>
        <w:left w:val="none" w:sz="0" w:space="0" w:color="auto"/>
        <w:bottom w:val="none" w:sz="0" w:space="0" w:color="auto"/>
        <w:right w:val="none" w:sz="0" w:space="0" w:color="auto"/>
      </w:divBdr>
    </w:div>
    <w:div w:id="154698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08E95B0-06F0-4704-A3FF-93D50B550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TotalTime>
  <Pages>20</Pages>
  <Words>6650</Words>
  <Characters>3791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 Zun</dc:creator>
  <cp:keywords/>
  <dc:description/>
  <cp:lastModifiedBy>Ah Zun</cp:lastModifiedBy>
  <cp:revision>22</cp:revision>
  <dcterms:created xsi:type="dcterms:W3CDTF">2019-11-02T07:20:00Z</dcterms:created>
  <dcterms:modified xsi:type="dcterms:W3CDTF">2019-12-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dc1542-0410-3661-aafd-0e1171c6d6ea</vt:lpwstr>
  </property>
  <property fmtid="{D5CDD505-2E9C-101B-9397-08002B2CF9AE}" pid="4" name="Mendeley Citation Style_1">
    <vt:lpwstr>http://www.zotero.org/styles/harvard-university-of-greenwi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university-of-greenwich</vt:lpwstr>
  </property>
  <property fmtid="{D5CDD505-2E9C-101B-9397-08002B2CF9AE}" pid="24" name="Mendeley Recent Style Name 9_1">
    <vt:lpwstr>University of Greenwich - Harvard</vt:lpwstr>
  </property>
</Properties>
</file>